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46AD8A5" w14:textId="320602A4" w:rsidR="008F5C06" w:rsidRDefault="008F5C06">
      <w:bookmarkStart w:id="0" w:name="_GoBack"/>
      <w:bookmarkEnd w:id="0"/>
    </w:p>
    <w:p w14:paraId="2BA0191B" w14:textId="46DE77AE" w:rsidR="008F5C06" w:rsidRPr="008F5C06" w:rsidRDefault="008F5C06">
      <w:pPr>
        <w:rPr>
          <w:b/>
          <w:bCs/>
        </w:rPr>
      </w:pPr>
      <w:r w:rsidRPr="008F5C06">
        <w:rPr>
          <w:b/>
          <w:bCs/>
        </w:rPr>
        <w:t>Table Legends:</w:t>
      </w:r>
    </w:p>
    <w:p w14:paraId="6DB80E52" w14:textId="47908846" w:rsidR="008F5C06" w:rsidRPr="008F5C06" w:rsidRDefault="008F5C06">
      <w:pPr>
        <w:rPr>
          <w:rFonts w:ascii="Calibri" w:eastAsia="SimSun" w:hAnsi="Calibri" w:cs="Arial"/>
          <w:smallCaps/>
          <w:color w:val="000000"/>
          <w:lang w:eastAsia="zh-CN"/>
        </w:rPr>
      </w:pPr>
      <w:bookmarkStart w:id="1" w:name="_Ref79048045"/>
      <w:bookmarkStart w:id="2" w:name="_Toc86059685"/>
      <w:r w:rsidRPr="008F5C06">
        <w:rPr>
          <w:rFonts w:ascii="Calibri" w:eastAsia="SimSun" w:hAnsi="Calibri" w:cs="Arial"/>
          <w:smallCaps/>
          <w:color w:val="000000"/>
          <w:lang w:eastAsia="zh-CN"/>
        </w:rPr>
        <w:t xml:space="preserve">Table </w:t>
      </w:r>
      <w:r w:rsidRPr="008F5C06">
        <w:rPr>
          <w:rFonts w:ascii="Calibri" w:eastAsia="SimSun" w:hAnsi="Calibri" w:cs="Arial"/>
          <w:smallCaps/>
          <w:color w:val="000000"/>
          <w:lang w:eastAsia="zh-CN"/>
        </w:rPr>
        <w:fldChar w:fldCharType="begin"/>
      </w:r>
      <w:r w:rsidRPr="008F5C06">
        <w:rPr>
          <w:rFonts w:ascii="Calibri" w:eastAsia="SimSun" w:hAnsi="Calibri" w:cs="Arial"/>
          <w:smallCaps/>
          <w:color w:val="000000"/>
          <w:lang w:eastAsia="zh-CN"/>
        </w:rPr>
        <w:instrText xml:space="preserve"> SEQ Table \* ARABIC </w:instrText>
      </w:r>
      <w:r w:rsidRPr="008F5C06">
        <w:rPr>
          <w:rFonts w:ascii="Calibri" w:eastAsia="SimSun" w:hAnsi="Calibri" w:cs="Arial"/>
          <w:smallCaps/>
          <w:color w:val="000000"/>
          <w:lang w:eastAsia="zh-CN"/>
        </w:rPr>
        <w:fldChar w:fldCharType="separate"/>
      </w:r>
      <w:r w:rsidRPr="008F5C06">
        <w:rPr>
          <w:rFonts w:ascii="Calibri" w:eastAsia="SimSun" w:hAnsi="Calibri" w:cs="Arial"/>
          <w:smallCaps/>
          <w:noProof/>
          <w:color w:val="000000"/>
          <w:lang w:eastAsia="zh-CN"/>
        </w:rPr>
        <w:t>2</w:t>
      </w:r>
      <w:r w:rsidRPr="008F5C06">
        <w:rPr>
          <w:rFonts w:ascii="Calibri" w:eastAsia="SimSun" w:hAnsi="Calibri" w:cs="Arial"/>
          <w:smallCaps/>
          <w:noProof/>
          <w:color w:val="000000"/>
          <w:lang w:eastAsia="zh-CN"/>
        </w:rPr>
        <w:fldChar w:fldCharType="end"/>
      </w:r>
      <w:bookmarkEnd w:id="1"/>
      <w:r w:rsidRPr="008F5C06">
        <w:rPr>
          <w:rFonts w:ascii="Calibri" w:eastAsia="SimSun" w:hAnsi="Calibri" w:cs="Arial"/>
          <w:smallCaps/>
          <w:color w:val="000000"/>
          <w:lang w:eastAsia="zh-CN"/>
        </w:rPr>
        <w:t>: Risk factors for Injuries in Female Military Personnel</w:t>
      </w:r>
      <w:bookmarkEnd w:id="2"/>
    </w:p>
    <w:p w14:paraId="41D454DE" w14:textId="2B8CA165" w:rsidR="008F5C06" w:rsidRPr="008F5C06" w:rsidRDefault="008F5C06" w:rsidP="008F5C06">
      <w:pPr>
        <w:tabs>
          <w:tab w:val="left" w:pos="2535"/>
        </w:tabs>
        <w:rPr>
          <w:rFonts w:ascii="Calibri" w:eastAsia="SimSun" w:hAnsi="Calibri" w:cs="Arial"/>
          <w:lang w:eastAsia="zh-CN"/>
        </w:rPr>
      </w:pPr>
      <w:r w:rsidRPr="008F5C06">
        <w:rPr>
          <w:rFonts w:ascii="Calibri" w:eastAsia="SimSun" w:hAnsi="Calibri" w:cs="Arial"/>
          <w:smallCaps/>
          <w:color w:val="000000"/>
          <w:lang w:eastAsia="zh-CN"/>
        </w:rPr>
        <w:t xml:space="preserve">Table 2 Abbreviations: </w:t>
      </w:r>
      <w:r w:rsidRPr="008F5C06">
        <w:rPr>
          <w:rFonts w:ascii="Calibri" w:eastAsia="SimSun" w:hAnsi="Calibri" w:cs="Arial"/>
          <w:lang w:eastAsia="zh-CN"/>
        </w:rPr>
        <w:t>RR = Relative Risk, OR = Odds Ratio, IRR = Incident Rate Ratio, HR = Hazard Ratio, 95% CI = 95% Confidence Interval, n/s = not significant, in = inches</w:t>
      </w:r>
    </w:p>
    <w:p w14:paraId="0EC8BE73" w14:textId="0DAA7117" w:rsidR="008F5C06" w:rsidRDefault="008F5C06"/>
    <w:p w14:paraId="5EC12831" w14:textId="332FB96B" w:rsidR="00D80252" w:rsidRDefault="00D80252"/>
    <w:p w14:paraId="48E8FAA3" w14:textId="2CE424F8" w:rsidR="00D80252" w:rsidRDefault="00D80252"/>
    <w:p w14:paraId="476B0B32" w14:textId="7099537B" w:rsidR="00D80252" w:rsidRDefault="00D80252"/>
    <w:p w14:paraId="4524791D" w14:textId="234728E0" w:rsidR="00D80252" w:rsidRDefault="00D80252"/>
    <w:p w14:paraId="5BCA897C" w14:textId="77777777" w:rsidR="00D95EBE" w:rsidRDefault="00D95EBE">
      <w:pPr>
        <w:sectPr w:rsidR="00D95EBE" w:rsidSect="00D80252">
          <w:footerReference w:type="default" r:id="rId8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2B13B251" w14:textId="247FF416" w:rsidR="00D80252" w:rsidRDefault="00D95EBE">
      <w:r>
        <w:lastRenderedPageBreak/>
        <w:t>Table 2:</w:t>
      </w:r>
    </w:p>
    <w:tbl>
      <w:tblPr>
        <w:tblStyle w:val="TableGrid1"/>
        <w:tblW w:w="14440" w:type="dxa"/>
        <w:jc w:val="center"/>
        <w:tblLayout w:type="fixed"/>
        <w:tblLook w:val="04A0" w:firstRow="1" w:lastRow="0" w:firstColumn="1" w:lastColumn="0" w:noHBand="0" w:noVBand="1"/>
      </w:tblPr>
      <w:tblGrid>
        <w:gridCol w:w="1980"/>
        <w:gridCol w:w="1984"/>
        <w:gridCol w:w="2694"/>
        <w:gridCol w:w="3218"/>
        <w:gridCol w:w="42"/>
        <w:gridCol w:w="3130"/>
        <w:gridCol w:w="1392"/>
      </w:tblGrid>
      <w:tr w:rsidR="00D80252" w:rsidRPr="005E64DF" w14:paraId="1E108BD5" w14:textId="77777777" w:rsidTr="00266E57">
        <w:trPr>
          <w:jc w:val="center"/>
        </w:trPr>
        <w:tc>
          <w:tcPr>
            <w:tcW w:w="1980" w:type="dxa"/>
          </w:tcPr>
          <w:p w14:paraId="0CB5A594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uthor, Year Study Type</w:t>
            </w:r>
          </w:p>
        </w:tc>
        <w:tc>
          <w:tcPr>
            <w:tcW w:w="1984" w:type="dxa"/>
          </w:tcPr>
          <w:p w14:paraId="2F9DD08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Population</w:t>
            </w:r>
          </w:p>
        </w:tc>
        <w:tc>
          <w:tcPr>
            <w:tcW w:w="2694" w:type="dxa"/>
          </w:tcPr>
          <w:p w14:paraId="5455492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isk Factor</w:t>
            </w:r>
          </w:p>
        </w:tc>
        <w:tc>
          <w:tcPr>
            <w:tcW w:w="6390" w:type="dxa"/>
            <w:gridSpan w:val="3"/>
          </w:tcPr>
          <w:p w14:paraId="66E4E21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Key Findings</w:t>
            </w:r>
          </w:p>
        </w:tc>
        <w:tc>
          <w:tcPr>
            <w:tcW w:w="1392" w:type="dxa"/>
            <w:vAlign w:val="center"/>
          </w:tcPr>
          <w:p w14:paraId="75C19225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Methodological Quality Score</w:t>
            </w:r>
          </w:p>
        </w:tc>
      </w:tr>
      <w:tr w:rsidR="00D80252" w:rsidRPr="005E64DF" w14:paraId="65A8A2CB" w14:textId="77777777" w:rsidTr="00266E57">
        <w:trPr>
          <w:jc w:val="center"/>
        </w:trPr>
        <w:tc>
          <w:tcPr>
            <w:tcW w:w="1980" w:type="dxa"/>
          </w:tcPr>
          <w:p w14:paraId="7BD11D8D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Altarac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, 2000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BbHRhcmFjPC9BdXRob3I+PFllYXI+MjAwMDwvWWVhcj48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BbHRhcmFjPC9BdXRob3I+PFllYXI+MjAwMDwvWWVhcj48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2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</w:p>
          <w:p w14:paraId="2067ACC0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445B056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915 female US Army recruits in 8-week basic training</w:t>
            </w:r>
          </w:p>
        </w:tc>
        <w:tc>
          <w:tcPr>
            <w:tcW w:w="2694" w:type="dxa"/>
          </w:tcPr>
          <w:p w14:paraId="72EB67C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moking in 1 month prior to enlisting</w:t>
            </w: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4BFA41C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Smoking vs not smoking. </w:t>
            </w:r>
          </w:p>
          <w:p w14:paraId="5ABB019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339709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Any injury </w:t>
            </w:r>
          </w:p>
          <w:p w14:paraId="5DA2716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BE48C7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Traumatic </w:t>
            </w:r>
          </w:p>
          <w:p w14:paraId="49EDEFE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81A152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veruse </w:t>
            </w:r>
          </w:p>
          <w:p w14:paraId="2BA9C8D7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</w:p>
          <w:p w14:paraId="2B8AB3E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1 days lost injury. </w:t>
            </w:r>
          </w:p>
          <w:p w14:paraId="03237511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</w:p>
          <w:p w14:paraId="024EB4B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6 days lost </w:t>
            </w:r>
          </w:p>
        </w:tc>
        <w:tc>
          <w:tcPr>
            <w:tcW w:w="3130" w:type="dxa"/>
            <w:tcBorders>
              <w:left w:val="nil"/>
            </w:tcBorders>
          </w:tcPr>
          <w:p w14:paraId="20788CE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BC26D6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CEAF0E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OR 1.61 [95% CI = 1.19-2.17]</w:t>
            </w:r>
          </w:p>
          <w:p w14:paraId="5C29103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E5F9AF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OR 1.05 [95% CI = 0.67-1.64]</w:t>
            </w:r>
          </w:p>
          <w:p w14:paraId="24C7F9A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6C136F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OR = 1.71 [95% CI = 1.26-2.31]</w:t>
            </w:r>
          </w:p>
          <w:p w14:paraId="5D6562A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586E68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OR = 1.44 [95% CI = 1.02-2.02]</w:t>
            </w:r>
          </w:p>
          <w:p w14:paraId="7347A46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E7B2D4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OR = 1.75 [95% CI = 1.21-2.51]</w:t>
            </w:r>
          </w:p>
        </w:tc>
        <w:tc>
          <w:tcPr>
            <w:tcW w:w="1392" w:type="dxa"/>
            <w:vAlign w:val="center"/>
          </w:tcPr>
          <w:p w14:paraId="7684F49A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92%</w:t>
            </w:r>
          </w:p>
        </w:tc>
      </w:tr>
      <w:tr w:rsidR="00D80252" w:rsidRPr="005E64DF" w14:paraId="75495EB2" w14:textId="77777777" w:rsidTr="00266E57">
        <w:trPr>
          <w:jc w:val="center"/>
        </w:trPr>
        <w:tc>
          <w:tcPr>
            <w:tcW w:w="1980" w:type="dxa"/>
          </w:tcPr>
          <w:p w14:paraId="117A207D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Anderson, 2017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BbmRlcnNvbjwvQXV0aG9yPjxZZWFyPjIwMTc8L1llYXI+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BbmRlcnNvbjwvQXV0aG9yPjxZZWFyPjIwMTc8L1llYXI+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4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ross-Sectional Study</w:t>
            </w:r>
          </w:p>
        </w:tc>
        <w:tc>
          <w:tcPr>
            <w:tcW w:w="1984" w:type="dxa"/>
          </w:tcPr>
          <w:p w14:paraId="153D0D9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63 female enlisted US Army soldiers</w:t>
            </w:r>
          </w:p>
        </w:tc>
        <w:tc>
          <w:tcPr>
            <w:tcW w:w="2694" w:type="dxa"/>
          </w:tcPr>
          <w:p w14:paraId="62400E5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4E72CBF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5078A9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5C7DC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050FFB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F %</w:t>
            </w:r>
          </w:p>
          <w:p w14:paraId="4E7029C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FFFF75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9C0669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52DCD6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PFT push-ups</w:t>
            </w:r>
          </w:p>
          <w:p w14:paraId="092EF5D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999FCC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382C5D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AEDA73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it-ups</w:t>
            </w:r>
          </w:p>
          <w:p w14:paraId="6A35EE4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2041F0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327DAB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AFF542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-mile run time</w:t>
            </w:r>
          </w:p>
          <w:p w14:paraId="004C780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10A52A7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2-26yrs (57% injured)</w:t>
            </w:r>
          </w:p>
          <w:p w14:paraId="2B5AD81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7-30yrs (43% injured) </w:t>
            </w:r>
          </w:p>
          <w:p w14:paraId="5721EAA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31yrs (48% injured)</w:t>
            </w:r>
          </w:p>
          <w:p w14:paraId="4B338FA3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</w:p>
          <w:p w14:paraId="141A35F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19.28%             </w:t>
            </w:r>
          </w:p>
          <w:p w14:paraId="4C93E3D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9.29-23.37%     </w:t>
            </w:r>
          </w:p>
          <w:p w14:paraId="6099B7E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23.38%             </w:t>
            </w:r>
          </w:p>
          <w:p w14:paraId="043012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34B10D5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≥72 reps              </w:t>
            </w:r>
          </w:p>
          <w:p w14:paraId="31D19C1D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58-71 reps           </w:t>
            </w:r>
          </w:p>
          <w:p w14:paraId="515ECB1E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≤57 reps              </w:t>
            </w:r>
          </w:p>
          <w:p w14:paraId="3CA31BC9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</w:p>
          <w:p w14:paraId="586DB859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≥74 reps              </w:t>
            </w:r>
          </w:p>
          <w:p w14:paraId="04460F5E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63-73reps           </w:t>
            </w:r>
          </w:p>
          <w:p w14:paraId="0EC8453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62 reps            </w:t>
            </w:r>
          </w:p>
          <w:p w14:paraId="341528E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ACFD7E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4.13mins        </w:t>
            </w:r>
          </w:p>
          <w:p w14:paraId="029B720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4.14-15.67mins </w:t>
            </w:r>
          </w:p>
          <w:p w14:paraId="2072ECC2" w14:textId="77777777" w:rsidR="00D80252" w:rsidRPr="005E64DF" w:rsidRDefault="00D80252" w:rsidP="00266E57">
            <w:pPr>
              <w:rPr>
                <w:rFonts w:ascii="Calibri" w:eastAsia="Calibri" w:hAnsi="Calibri" w:cs="Calibri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5.68mins          </w:t>
            </w:r>
          </w:p>
        </w:tc>
        <w:tc>
          <w:tcPr>
            <w:tcW w:w="3130" w:type="dxa"/>
            <w:tcBorders>
              <w:left w:val="nil"/>
            </w:tcBorders>
          </w:tcPr>
          <w:p w14:paraId="73F1A35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8155CA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68FAD1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0EEFC1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B4A619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6F8F9AA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0.74 [95% CI = 0.30-1.80]</w:t>
            </w:r>
          </w:p>
          <w:p w14:paraId="732CD1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0.88 [95% CI = 0.53-1.47]</w:t>
            </w:r>
          </w:p>
          <w:p w14:paraId="197218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923B83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7A5E6F7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RR = 1.05 [95% CI = 0.32-3.48]</w:t>
            </w:r>
          </w:p>
          <w:p w14:paraId="13E71A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RR = 1.30 [95% CI = 0.44-3.82]</w:t>
            </w:r>
          </w:p>
          <w:p w14:paraId="23F0542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5D82F3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6198E1F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RR = 1.09 [95% CI = 0.78-1.54]</w:t>
            </w:r>
          </w:p>
          <w:p w14:paraId="4120CFE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1.35 [95% CI = 1.01-1.80] p=0.03</w:t>
            </w:r>
          </w:p>
          <w:p w14:paraId="22D4228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F3DD14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4191DBF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0.92 [95% CI = 0.35-2.41]</w:t>
            </w:r>
          </w:p>
          <w:p w14:paraId="13B090C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2 [95% CI = 0.61-2.85]</w:t>
            </w:r>
          </w:p>
        </w:tc>
        <w:tc>
          <w:tcPr>
            <w:tcW w:w="1392" w:type="dxa"/>
            <w:vAlign w:val="center"/>
          </w:tcPr>
          <w:p w14:paraId="77AE503E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0%</w:t>
            </w:r>
          </w:p>
        </w:tc>
      </w:tr>
      <w:tr w:rsidR="00D80252" w:rsidRPr="005E64DF" w14:paraId="0DA49277" w14:textId="77777777" w:rsidTr="00266E57">
        <w:trPr>
          <w:jc w:val="center"/>
        </w:trPr>
        <w:tc>
          <w:tcPr>
            <w:tcW w:w="1980" w:type="dxa"/>
          </w:tcPr>
          <w:p w14:paraId="1AC2BC64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Bedno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, 2018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CZWRubzwvQXV0aG9yPjxZZWFyPjIwMTk8L1llYXI+PFJl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CZWRubzwvQXV0aG9yPjxZZWFyPjIwMTk8L1llYXI+PFJl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</w:t>
            </w:r>
          </w:p>
          <w:p w14:paraId="3BC20732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1D9ACBD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7,413 female US Army soldiers (lower extremity ICD=9 musculoskeletal injuries)</w:t>
            </w:r>
          </w:p>
        </w:tc>
        <w:tc>
          <w:tcPr>
            <w:tcW w:w="2694" w:type="dxa"/>
          </w:tcPr>
          <w:p w14:paraId="568B36F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35C9B57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642A3F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599147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CB416D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3DD139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BMI </w:t>
            </w:r>
          </w:p>
          <w:p w14:paraId="2346624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E34008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C04F54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541EA5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C83E7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PFT</w:t>
            </w:r>
          </w:p>
          <w:p w14:paraId="6910FE7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BFE437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46FF7B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67EF12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EF5947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urrent smoking (Y/N)</w:t>
            </w:r>
          </w:p>
          <w:p w14:paraId="3E4DA7B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429104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Deployment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7662F92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 xml:space="preserve">17-23yrs </w:t>
            </w:r>
          </w:p>
          <w:p w14:paraId="4DFCC97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4-28yrs </w:t>
            </w:r>
          </w:p>
          <w:p w14:paraId="75CAEAD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9-35yrs </w:t>
            </w:r>
          </w:p>
          <w:p w14:paraId="04A14FC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36yrs </w:t>
            </w:r>
          </w:p>
          <w:p w14:paraId="3B7DFBA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2B18C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ormal </w:t>
            </w:r>
          </w:p>
          <w:p w14:paraId="6F6209C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Underweight </w:t>
            </w:r>
          </w:p>
          <w:p w14:paraId="1F1D9A1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verweight </w:t>
            </w:r>
          </w:p>
          <w:p w14:paraId="4DAC4D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bese </w:t>
            </w:r>
          </w:p>
          <w:p w14:paraId="6621357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30DDF8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&gt;270 </w:t>
            </w:r>
          </w:p>
          <w:p w14:paraId="664596E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40-269 </w:t>
            </w:r>
          </w:p>
          <w:p w14:paraId="16BA4F9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15-239 </w:t>
            </w:r>
          </w:p>
          <w:p w14:paraId="048B43F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lt;215 </w:t>
            </w:r>
          </w:p>
          <w:p w14:paraId="6DBC4AB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8AB6A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(Y) </w:t>
            </w:r>
          </w:p>
          <w:p w14:paraId="438E07C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CE02F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one</w:t>
            </w:r>
          </w:p>
          <w:p w14:paraId="0C53854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  </w:t>
            </w:r>
          </w:p>
          <w:p w14:paraId="7B2C072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  </w:t>
            </w:r>
          </w:p>
        </w:tc>
        <w:tc>
          <w:tcPr>
            <w:tcW w:w="3130" w:type="dxa"/>
            <w:tcBorders>
              <w:left w:val="nil"/>
            </w:tcBorders>
          </w:tcPr>
          <w:p w14:paraId="631C06C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REF</w:t>
            </w:r>
          </w:p>
          <w:p w14:paraId="453D4B2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05 [1.01-1.10] p=0.008</w:t>
            </w:r>
          </w:p>
          <w:p w14:paraId="5B77D90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18 [1.11-1.26] p&lt;0.001</w:t>
            </w:r>
          </w:p>
          <w:p w14:paraId="1FCCAEB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47 [1.27-1.69] p&lt;0.001</w:t>
            </w:r>
          </w:p>
          <w:p w14:paraId="0A56800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37ABAE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0660FD6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OR = 1.16 [0.99-1.36] p=0.07</w:t>
            </w:r>
          </w:p>
          <w:p w14:paraId="51E5DE7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R = 1.04 [1.00-1.08] p=0.09 </w:t>
            </w:r>
          </w:p>
          <w:p w14:paraId="7A9530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1.03 [0.90-1.18] p=0.68</w:t>
            </w:r>
          </w:p>
          <w:p w14:paraId="48684AE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40F844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425235E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11 [95% CI = 1.03-1.20] p=0.006</w:t>
            </w:r>
          </w:p>
          <w:p w14:paraId="66EB2C9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17 [95% CI = 1.09-1.27] p&lt;0.001</w:t>
            </w:r>
          </w:p>
          <w:p w14:paraId="671AB43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45 [95% CI = 1.35-1.57] p&lt;0.001</w:t>
            </w:r>
          </w:p>
          <w:p w14:paraId="0680522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3DCC0D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30 [1.23-1.36]</w:t>
            </w:r>
          </w:p>
          <w:p w14:paraId="46DFD38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3C385F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4EF721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0.65 [95% CI = 0.58-0.72] p&lt;0.001</w:t>
            </w:r>
          </w:p>
          <w:p w14:paraId="79DF7E6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0.73 [95% CI = 0.43-1.25] p=0.258</w:t>
            </w:r>
          </w:p>
        </w:tc>
        <w:tc>
          <w:tcPr>
            <w:tcW w:w="1392" w:type="dxa"/>
            <w:vAlign w:val="center"/>
          </w:tcPr>
          <w:p w14:paraId="0E0269E1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83%</w:t>
            </w:r>
          </w:p>
        </w:tc>
      </w:tr>
      <w:tr w:rsidR="00D80252" w:rsidRPr="005E64DF" w14:paraId="44FA08F2" w14:textId="77777777" w:rsidTr="00266E57">
        <w:trPr>
          <w:jc w:val="center"/>
        </w:trPr>
        <w:tc>
          <w:tcPr>
            <w:tcW w:w="1980" w:type="dxa"/>
            <w:shd w:val="clear" w:color="auto" w:fill="auto"/>
          </w:tcPr>
          <w:p w14:paraId="7D939BC5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Bijur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, 1997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CaWp1cjwvQXV0aG9yPjxZZWFyPjE5OTc8L1llYXI+PFJl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CaWp1cjwvQXV0aG9yPjxZZWFyPjE5OTc8L1llYXI+PFJl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9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</w:p>
          <w:p w14:paraId="22CBCBC8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7F556AD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85 female West Point Cadets</w:t>
            </w:r>
          </w:p>
        </w:tc>
        <w:tc>
          <w:tcPr>
            <w:tcW w:w="2694" w:type="dxa"/>
          </w:tcPr>
          <w:p w14:paraId="0AF0498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eight</w:t>
            </w:r>
          </w:p>
          <w:p w14:paraId="3F421D2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665623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ean Run time per mile</w:t>
            </w:r>
          </w:p>
        </w:tc>
        <w:tc>
          <w:tcPr>
            <w:tcW w:w="6390" w:type="dxa"/>
            <w:gridSpan w:val="3"/>
          </w:tcPr>
          <w:p w14:paraId="5A74E9C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5238B04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3CECCA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7.2 min 42.1 injuries /100 cadets</w:t>
            </w:r>
          </w:p>
          <w:p w14:paraId="0F8F475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8.1 mins 66.7injuries /100 cadets</w:t>
            </w:r>
          </w:p>
          <w:p w14:paraId="06AFBDE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8.7 mins 76.2 injuries /100 cadets</w:t>
            </w:r>
          </w:p>
          <w:p w14:paraId="1F15FC3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9.8 mins 126.3 injuries / 100 cadets</w:t>
            </w:r>
          </w:p>
        </w:tc>
        <w:tc>
          <w:tcPr>
            <w:tcW w:w="1392" w:type="dxa"/>
            <w:vAlign w:val="center"/>
          </w:tcPr>
          <w:p w14:paraId="2979E95B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92%</w:t>
            </w:r>
          </w:p>
        </w:tc>
      </w:tr>
      <w:tr w:rsidR="00D80252" w:rsidRPr="005E64DF" w14:paraId="1865A20E" w14:textId="77777777" w:rsidTr="00266E57">
        <w:trPr>
          <w:jc w:val="center"/>
        </w:trPr>
        <w:tc>
          <w:tcPr>
            <w:tcW w:w="1980" w:type="dxa"/>
          </w:tcPr>
          <w:p w14:paraId="4736114B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Grier, 2010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Grier&lt;/Author&gt;&lt;Year&gt;2010&lt;/Year&gt;&lt;RecNum&gt;23&lt;/RecNum&gt;&lt;DisplayText&gt;(23)&lt;/DisplayText&gt;&lt;record&gt;&lt;rec-number&gt;23&lt;/rec-number&gt;&lt;foreign-keys&gt;&lt;key app="EN" db-id="xtds2saxqasrpyep0t9p2rf7zt52zrtsps9f" timestamp="1635464234"&gt;23&lt;/key&gt;&lt;/foreign-keys&gt;&lt;ref-type name="Journal Article"&gt;17&lt;/ref-type&gt;&lt;contributors&gt;&lt;authors&gt;&lt;author&gt;Grier, T. L.&lt;/author&gt;&lt;author&gt;Knapik, J. J.&lt;/author&gt;&lt;author&gt;Canada, S.&lt;/author&gt;&lt;author&gt;Canham-Chervak, M.&lt;/author&gt;&lt;author&gt;Jones, B. H.&lt;/author&gt;&lt;/authors&gt;&lt;/contributors&gt;&lt;auth-address&gt;US Army Center for Health Promotion and Preventive Medicine, Directorate of Epidemiology and Disease Surveillance, Aberdeen Proving Ground, MD 21010, USA. Tyson.Grier@us.army.mil&lt;/auth-address&gt;&lt;titles&gt;&lt;title&gt;Risk factors associated with self-reported training-related injury before arrival at the US army ordnance school&lt;/title&gt;&lt;secondary-title&gt;Public Health&lt;/secondary-title&gt;&lt;alt-title&gt;Public health&lt;/alt-title&gt;&lt;/titles&gt;&lt;periodical&gt;&lt;full-title&gt;Public Health&lt;/full-title&gt;&lt;abbr-1&gt;Public health&lt;/abbr-1&gt;&lt;/periodical&gt;&lt;alt-periodical&gt;&lt;full-title&gt;Public Health&lt;/full-title&gt;&lt;abbr-1&gt;Public health&lt;/abbr-1&gt;&lt;/alt-periodical&gt;&lt;pages&gt;417-23&lt;/pages&gt;&lt;volume&gt;124&lt;/volume&gt;&lt;number&gt;7&lt;/number&gt;&lt;edition&gt;2010/06/19&lt;/edition&gt;&lt;keywords&gt;&lt;keyword&gt;*Accidents, Occupational&lt;/keyword&gt;&lt;keyword&gt;Adolescent&lt;/keyword&gt;&lt;keyword&gt;Adult&lt;/keyword&gt;&lt;keyword&gt;*African Americans&lt;/keyword&gt;&lt;keyword&gt;Age Factors&lt;/keyword&gt;&lt;keyword&gt;European Continental Ancestry Group&lt;/keyword&gt;&lt;keyword&gt;Female&lt;/keyword&gt;&lt;keyword&gt;Humans&lt;/keyword&gt;&lt;keyword&gt;Male&lt;/keyword&gt;&lt;keyword&gt;Military Personnel&lt;/keyword&gt;&lt;keyword&gt;Odds Ratio&lt;/keyword&gt;&lt;keyword&gt;Risk-Taking&lt;/keyword&gt;&lt;keyword&gt;Smoking/*adverse effects&lt;/keyword&gt;&lt;keyword&gt;Young Adult&lt;/keyword&gt;&lt;/keywords&gt;&lt;dates&gt;&lt;year&gt;2010&lt;/year&gt;&lt;pub-dates&gt;&lt;date&gt;Jul&lt;/date&gt;&lt;/pub-dates&gt;&lt;/dates&gt;&lt;isbn&gt;0033-3506&lt;/isbn&gt;&lt;accession-num&gt;20557912&lt;/accession-num&gt;&lt;urls&gt;&lt;/urls&gt;&lt;electronic-resource-num&gt;10.1016/j.puhe.2010.03.016&lt;/electronic-resource-num&gt;&lt;remote-database-provider&gt;NLM&lt;/remote-database-provider&gt;&lt;language&gt;eng&lt;/language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3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</w:t>
            </w:r>
          </w:p>
        </w:tc>
        <w:tc>
          <w:tcPr>
            <w:tcW w:w="1984" w:type="dxa"/>
          </w:tcPr>
          <w:p w14:paraId="00423AE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856 women prior to AIT after recently finishing BCT</w:t>
            </w:r>
          </w:p>
        </w:tc>
        <w:tc>
          <w:tcPr>
            <w:tcW w:w="2694" w:type="dxa"/>
          </w:tcPr>
          <w:p w14:paraId="07D9419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34B55F9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21457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072CF7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F8DF9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4AEA59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moking</w:t>
            </w:r>
          </w:p>
          <w:p w14:paraId="3B12DD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DCD528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E444F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83565A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umber of Cigarettes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1388C56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7-19yrs </w:t>
            </w:r>
          </w:p>
          <w:p w14:paraId="0109DA3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0-24yrs </w:t>
            </w:r>
          </w:p>
          <w:p w14:paraId="720407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5-29yrs</w:t>
            </w:r>
          </w:p>
          <w:p w14:paraId="1FAB3AC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30yrs</w:t>
            </w:r>
          </w:p>
          <w:p w14:paraId="06FBCA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489E14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on-smokers </w:t>
            </w:r>
          </w:p>
          <w:p w14:paraId="3894EC5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ccasional </w:t>
            </w:r>
          </w:p>
          <w:p w14:paraId="443C77C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Frequent </w:t>
            </w:r>
          </w:p>
          <w:p w14:paraId="5ECB54B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97E11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one </w:t>
            </w:r>
          </w:p>
          <w:p w14:paraId="347AE23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≤ 10 </w:t>
            </w:r>
          </w:p>
          <w:p w14:paraId="6945230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0-20 </w:t>
            </w:r>
          </w:p>
          <w:p w14:paraId="1C5ED07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&gt; 20 </w:t>
            </w:r>
          </w:p>
        </w:tc>
        <w:tc>
          <w:tcPr>
            <w:tcW w:w="3130" w:type="dxa"/>
            <w:tcBorders>
              <w:left w:val="nil"/>
            </w:tcBorders>
          </w:tcPr>
          <w:p w14:paraId="7C6F384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1CF8CC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1.29 [95% CI = 1.07-1.56]</w:t>
            </w:r>
          </w:p>
          <w:p w14:paraId="2257BD8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1.29 [95% CI = 0.96-1.74]</w:t>
            </w:r>
          </w:p>
          <w:p w14:paraId="1B0EAFB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= 2.02 [95% CI = 1.43-2.87]</w:t>
            </w:r>
          </w:p>
          <w:p w14:paraId="1D78113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2394FF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0BBE4AB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1.01 [95% CI = 0.74-1.39] p=0.95</w:t>
            </w:r>
          </w:p>
          <w:p w14:paraId="1E44417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0.96 [95% CI =0.80-1.15] p=0.65</w:t>
            </w:r>
          </w:p>
          <w:p w14:paraId="3B9051E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AA3562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72BD47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1.04 [95% CI = 0.80-1.34] p=0.77</w:t>
            </w:r>
          </w:p>
          <w:p w14:paraId="478337C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0.91 [95% CI = 0.71-1.18] p=0.48</w:t>
            </w:r>
          </w:p>
          <w:p w14:paraId="0FFF462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= 0.89 [95% CI = 0.61-1.30] p=0.55</w:t>
            </w:r>
          </w:p>
        </w:tc>
        <w:tc>
          <w:tcPr>
            <w:tcW w:w="1392" w:type="dxa"/>
            <w:vAlign w:val="center"/>
          </w:tcPr>
          <w:p w14:paraId="4F33FC5F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70%</w:t>
            </w:r>
          </w:p>
        </w:tc>
      </w:tr>
      <w:tr w:rsidR="00D80252" w:rsidRPr="005E64DF" w14:paraId="4DEB9895" w14:textId="77777777" w:rsidTr="00266E57">
        <w:trPr>
          <w:jc w:val="center"/>
        </w:trPr>
        <w:tc>
          <w:tcPr>
            <w:tcW w:w="1980" w:type="dxa"/>
          </w:tcPr>
          <w:p w14:paraId="0E06A8E3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Grier, 2011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HcmllcjwvQXV0aG9yPjxZZWFyPjIwMTE8L1llYXI+PFJl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HcmllcjwvQXV0aG9yPjxZZWFyPjIwMTE8L1llYXI+PFJl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4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ross-Sectional Study</w:t>
            </w:r>
          </w:p>
        </w:tc>
        <w:tc>
          <w:tcPr>
            <w:tcW w:w="1984" w:type="dxa"/>
          </w:tcPr>
          <w:p w14:paraId="3089CFF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498 Women at US Army Ordinance School</w:t>
            </w:r>
          </w:p>
        </w:tc>
        <w:tc>
          <w:tcPr>
            <w:tcW w:w="2694" w:type="dxa"/>
          </w:tcPr>
          <w:p w14:paraId="31FC768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3D5CB2B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404EB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18026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221911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moking</w:t>
            </w:r>
          </w:p>
          <w:p w14:paraId="7CC837D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12D8B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610EBD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235D2D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umber of Cigarettes</w:t>
            </w:r>
          </w:p>
          <w:p w14:paraId="65E602E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40B3E3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E5F18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1465EB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3AD476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(Y/N)</w:t>
            </w:r>
          </w:p>
          <w:p w14:paraId="49995D5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B9D9B8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8657A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ush-ups</w:t>
            </w:r>
          </w:p>
          <w:p w14:paraId="3809A69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548A75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F48FFE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E8D794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it-ups</w:t>
            </w:r>
          </w:p>
          <w:p w14:paraId="3472CC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32966D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65A2C6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C673CE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F97FB3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 Mile Run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048DB85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17-19yrs </w:t>
            </w:r>
          </w:p>
          <w:p w14:paraId="4BE5942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0-24yrs </w:t>
            </w:r>
          </w:p>
          <w:p w14:paraId="417299D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5+yrs </w:t>
            </w:r>
          </w:p>
          <w:p w14:paraId="648524A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2DCCA9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on-smokers </w:t>
            </w:r>
          </w:p>
          <w:p w14:paraId="4B545F6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Occasional </w:t>
            </w:r>
          </w:p>
          <w:p w14:paraId="7EDD429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Frequent </w:t>
            </w:r>
          </w:p>
          <w:p w14:paraId="094FA57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F8AC82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one </w:t>
            </w:r>
          </w:p>
          <w:p w14:paraId="1A2C58E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 xml:space="preserve">≤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0 </w:t>
            </w:r>
          </w:p>
          <w:p w14:paraId="325C6C1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0-20 </w:t>
            </w:r>
          </w:p>
          <w:p w14:paraId="1EAC839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gt; 20 </w:t>
            </w:r>
          </w:p>
          <w:p w14:paraId="5B40A5F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A2B254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4430CD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B51207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2589A6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0-23 reps </w:t>
            </w:r>
          </w:p>
          <w:p w14:paraId="2C283B5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4-30 reps </w:t>
            </w:r>
          </w:p>
          <w:p w14:paraId="1E79048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31-36 reps </w:t>
            </w:r>
          </w:p>
          <w:p w14:paraId="23AF379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37+ reps </w:t>
            </w:r>
          </w:p>
          <w:p w14:paraId="13F444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CE514F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0-53 reps</w:t>
            </w:r>
          </w:p>
          <w:p w14:paraId="1B618C0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54-60 reps</w:t>
            </w:r>
          </w:p>
          <w:p w14:paraId="084531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1-67 reps</w:t>
            </w:r>
          </w:p>
          <w:p w14:paraId="619614B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8+ reps</w:t>
            </w:r>
          </w:p>
          <w:p w14:paraId="55A69EB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42440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0-17.00 mins </w:t>
            </w:r>
          </w:p>
          <w:p w14:paraId="2DC697E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17.01-18.08 mins</w:t>
            </w:r>
          </w:p>
          <w:p w14:paraId="36BEBB5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8.09-19.38 mins</w:t>
            </w:r>
          </w:p>
          <w:p w14:paraId="4E26799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19.39+ mins</w:t>
            </w:r>
          </w:p>
        </w:tc>
        <w:tc>
          <w:tcPr>
            <w:tcW w:w="3130" w:type="dxa"/>
            <w:tcBorders>
              <w:left w:val="nil"/>
            </w:tcBorders>
          </w:tcPr>
          <w:p w14:paraId="3514309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REFERENCE</w:t>
            </w:r>
          </w:p>
          <w:p w14:paraId="6297C47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0.89 [95% CI = 0.68-1.16) p=0.39</w:t>
            </w:r>
          </w:p>
          <w:p w14:paraId="73585C3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18 [95% CI = 0.86-1.63] p=0.32</w:t>
            </w:r>
          </w:p>
          <w:p w14:paraId="1FD5E40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6B9894F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7978DB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08 [95% CI = 0.67-1.73] p=0.77</w:t>
            </w:r>
          </w:p>
          <w:p w14:paraId="6C24722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27 [95% CI = 0.98-1.63] p=0.07</w:t>
            </w:r>
          </w:p>
          <w:p w14:paraId="4D3B553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84141A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7A80644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03 [95% CI = 0.71-1.49] p=0.89</w:t>
            </w:r>
          </w:p>
          <w:p w14:paraId="2A9301A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37 [95% CI = 0.95-1.97] p=0.09</w:t>
            </w:r>
          </w:p>
          <w:p w14:paraId="64B26C9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71 [95% CI = 1.12-2.59] p=0.01</w:t>
            </w:r>
          </w:p>
          <w:p w14:paraId="2BFD5E7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21D9AC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67 [95% CI = 1.21-2.30] p&lt;0.01</w:t>
            </w:r>
          </w:p>
          <w:p w14:paraId="34C789D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65FF531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F22B73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7 [95% CI = 1.03-2.09] p=0.03</w:t>
            </w:r>
          </w:p>
          <w:p w14:paraId="41DAFB5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4 [95% CI = 1.02-2.04] p=0.04</w:t>
            </w:r>
          </w:p>
          <w:p w14:paraId="08E8197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04 [95% CI = 0.71-1.53] p = 0.84</w:t>
            </w:r>
          </w:p>
          <w:p w14:paraId="4B257ED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787FAFB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584960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28 [95% CI = 0.91-1.76] p=0.16</w:t>
            </w:r>
          </w:p>
          <w:p w14:paraId="5A7CA4A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17 [95% CI = 0.83-1.66] p=0.36</w:t>
            </w:r>
          </w:p>
          <w:p w14:paraId="7AC6264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04 [95% CI = 0.73-1.48] p=0.82</w:t>
            </w:r>
          </w:p>
          <w:p w14:paraId="1EB89E0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2B928F9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09A632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2DDB835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6 [95% CI = 1.02-2.08] p=0.04</w:t>
            </w:r>
          </w:p>
          <w:p w14:paraId="594ACA8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27 [95% CI = 0.88-1.83] p =0.21</w:t>
            </w:r>
          </w:p>
          <w:p w14:paraId="25490ED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2.04 [95% CI = 1.45-2.88] p&lt;0.01</w:t>
            </w:r>
          </w:p>
        </w:tc>
        <w:tc>
          <w:tcPr>
            <w:tcW w:w="1392" w:type="dxa"/>
            <w:vAlign w:val="center"/>
          </w:tcPr>
          <w:p w14:paraId="7ECB077F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83%</w:t>
            </w:r>
          </w:p>
        </w:tc>
      </w:tr>
      <w:tr w:rsidR="00D80252" w:rsidRPr="005E64DF" w14:paraId="35179D1B" w14:textId="77777777" w:rsidTr="00266E57">
        <w:trPr>
          <w:jc w:val="center"/>
        </w:trPr>
        <w:tc>
          <w:tcPr>
            <w:tcW w:w="1980" w:type="dxa"/>
          </w:tcPr>
          <w:p w14:paraId="6249794C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Heller, 2019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Heller&lt;/Author&gt;&lt;Year&gt;2019&lt;/Year&gt;&lt;RecNum&gt;25&lt;/RecNum&gt;&lt;DisplayText&gt;(25)&lt;/DisplayText&gt;&lt;record&gt;&lt;rec-number&gt;25&lt;/rec-number&gt;&lt;foreign-keys&gt;&lt;key app="EN" db-id="xtds2saxqasrpyep0t9p2rf7zt52zrtsps9f" timestamp="1635464234"&gt;25&lt;/key&gt;&lt;/foreign-keys&gt;&lt;ref-type name="Journal Article"&gt;17&lt;/ref-type&gt;&lt;contributors&gt;&lt;authors&gt;&lt;author&gt;Heller, R.&lt;/author&gt;&lt;author&gt;Stammers, H.&lt;/author&gt;&lt;/authors&gt;&lt;/contributors&gt;&lt;auth-address&gt;Medical Reception Station, Army Training Centre Pirbright, Pirbright, UK rosalieheller@doctors.org.uk.&amp;#xD;Primary Care Rehabilitation Facility, Army Training Centre Pirbright, Pirbright, UK.&lt;/auth-address&gt;&lt;titles&gt;&lt;title&gt;Running to breaking point? The relationship between 1.5-mile run time and injury risk in female recruits during British Army basic training&lt;/title&gt;&lt;secondary-title&gt;J R Army Med Corps&lt;/secondary-title&gt;&lt;alt-title&gt;Journal of the Royal Army Medical Corps&lt;/alt-title&gt;&lt;/titles&gt;&lt;periodical&gt;&lt;full-title&gt;Journal of the Royal Army Medical Corps&lt;/full-title&gt;&lt;abbr-1&gt;J R Army Med Corps&lt;/abbr-1&gt;&lt;/periodical&gt;&lt;alt-periodical&gt;&lt;full-title&gt;Journal of the Royal Army Medical Corps&lt;/full-title&gt;&lt;abbr-1&gt;J R Army Med Corps&lt;/abbr-1&gt;&lt;/alt-periodical&gt;&lt;edition&gt;2019/02/14&lt;/edition&gt;&lt;keywords&gt;&lt;keyword&gt;military medicine&lt;/keyword&gt;&lt;keyword&gt;military training&lt;/keyword&gt;&lt;keyword&gt;musculoskeletal injury&lt;/keyword&gt;&lt;keyword&gt;preventative medicine&lt;/keyword&gt;&lt;keyword&gt;sports medicine&lt;/keyword&gt;&lt;/keywords&gt;&lt;dates&gt;&lt;year&gt;2019&lt;/year&gt;&lt;pub-dates&gt;&lt;date&gt;Feb 12&lt;/date&gt;&lt;/pub-dates&gt;&lt;/dates&gt;&lt;isbn&gt;0035-8665 (Print)&amp;#xD;0035-8665&lt;/isbn&gt;&lt;accession-num&gt;30755471&lt;/accession-num&gt;&lt;urls&gt;&lt;/urls&gt;&lt;electronic-resource-num&gt;10.1136/jramc-2018-001012&lt;/electronic-resource-num&gt;&lt;remote-database-provider&gt;NLM&lt;/remote-database-provider&gt;&lt;language&gt;eng&lt;/language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5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37BF4B6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27 British Army basic training recruits</w:t>
            </w:r>
          </w:p>
        </w:tc>
        <w:tc>
          <w:tcPr>
            <w:tcW w:w="2694" w:type="dxa"/>
          </w:tcPr>
          <w:p w14:paraId="40BC6C6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.5 mile run time</w:t>
            </w:r>
          </w:p>
        </w:tc>
        <w:tc>
          <w:tcPr>
            <w:tcW w:w="6390" w:type="dxa"/>
            <w:gridSpan w:val="3"/>
          </w:tcPr>
          <w:p w14:paraId="1796CDC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ean injury free time = 12min13sec</w:t>
            </w:r>
          </w:p>
          <w:p w14:paraId="0F60635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ean Injured time = 12min43sec</w:t>
            </w:r>
          </w:p>
          <w:p w14:paraId="7FD0E97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C99255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Every 10 sec increase in time = 8.3% greater injury risk. </w:t>
            </w:r>
          </w:p>
        </w:tc>
        <w:tc>
          <w:tcPr>
            <w:tcW w:w="1392" w:type="dxa"/>
            <w:vAlign w:val="center"/>
          </w:tcPr>
          <w:p w14:paraId="6A3958FC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75%</w:t>
            </w:r>
          </w:p>
        </w:tc>
      </w:tr>
      <w:tr w:rsidR="00D80252" w:rsidRPr="005E64DF" w14:paraId="2A8C18BC" w14:textId="77777777" w:rsidTr="00266E57">
        <w:trPr>
          <w:jc w:val="center"/>
        </w:trPr>
        <w:tc>
          <w:tcPr>
            <w:tcW w:w="1980" w:type="dxa"/>
          </w:tcPr>
          <w:p w14:paraId="65F2DB50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Henderson, 2000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IZW5kZXJzb248L0F1dGhvcj48WWVhcj4yMDAwPC9ZZWFy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IZW5kZXJzb248L0F1dGhvcj48WWVhcj4yMDAwPC9ZZWFy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5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ross-Sectional Study</w:t>
            </w:r>
          </w:p>
        </w:tc>
        <w:tc>
          <w:tcPr>
            <w:tcW w:w="1984" w:type="dxa"/>
          </w:tcPr>
          <w:p w14:paraId="30D4895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87 Combat Medic Trainees</w:t>
            </w:r>
          </w:p>
        </w:tc>
        <w:tc>
          <w:tcPr>
            <w:tcW w:w="2694" w:type="dxa"/>
            <w:shd w:val="clear" w:color="auto" w:fill="auto"/>
          </w:tcPr>
          <w:p w14:paraId="64A5C36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Age </w:t>
            </w:r>
          </w:p>
          <w:p w14:paraId="4646C0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354E10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A495ED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BC78E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Previous Injury </w:t>
            </w:r>
          </w:p>
          <w:p w14:paraId="71B6B4D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94552F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38D592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20A1EB3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EC939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8AB120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5DEB39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9B772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37C75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Body Mass</w:t>
            </w:r>
          </w:p>
          <w:p w14:paraId="64E77E9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FF152B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7FEC56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3E76CC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045449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moking (Y/N)</w:t>
            </w:r>
          </w:p>
          <w:p w14:paraId="2C65527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1856A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EC0EE7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89A5C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DAA570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ctivity Prior to BCT</w:t>
            </w:r>
          </w:p>
          <w:p w14:paraId="1AD9922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7C9414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EDB245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80D7FE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8F1D05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Frequency of Activity prior to BCT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1FD33FC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&lt;20yrs Injury Incidence 31.2%        </w:t>
            </w:r>
          </w:p>
          <w:p w14:paraId="06426D6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0-25yrs Injury Incidence 21.3%    </w:t>
            </w:r>
          </w:p>
          <w:p w14:paraId="3D6C573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gt;25yrs Injury Incidence 52.9%       </w:t>
            </w:r>
          </w:p>
          <w:p w14:paraId="005AE5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2D9C0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Y Injury incidence 29.5%</w:t>
            </w:r>
          </w:p>
          <w:p w14:paraId="02C7436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 Injury Incidence 37.4%</w:t>
            </w:r>
          </w:p>
          <w:p w14:paraId="3171E1F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8F6C4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7.5-21.0 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 xml:space="preserve">2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Incidence 22.1%</w:t>
            </w:r>
          </w:p>
          <w:p w14:paraId="2DD2F3C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2.0-23.5 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 xml:space="preserve">2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Incidence 29.0%</w:t>
            </w:r>
          </w:p>
          <w:p w14:paraId="10E0271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3.6-25.3 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 xml:space="preserve">2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Incidence 27.9%</w:t>
            </w:r>
          </w:p>
          <w:p w14:paraId="02485D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5.4-31.2 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 xml:space="preserve">2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Incidence 36.8%</w:t>
            </w:r>
          </w:p>
          <w:p w14:paraId="2D37973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 p=0.305</w:t>
            </w:r>
          </w:p>
          <w:p w14:paraId="48B02CA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9AD410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46-57kg Injury Incidence 22.4 %   </w:t>
            </w:r>
          </w:p>
          <w:p w14:paraId="76A4A53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58-63kg Injury Incidence 30.9%    </w:t>
            </w:r>
          </w:p>
          <w:p w14:paraId="25645DD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64-68kg Injury Incidence 22.2%    </w:t>
            </w:r>
          </w:p>
          <w:p w14:paraId="1670058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69-95kg Injury Incidence 41.8%   </w:t>
            </w:r>
          </w:p>
          <w:p w14:paraId="6291B7E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B49164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Yes - Injury Incidence 23.6%</w:t>
            </w:r>
          </w:p>
          <w:p w14:paraId="0DE850D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o - Injury Incidence 31.8% (n/s p=0.190)</w:t>
            </w:r>
          </w:p>
          <w:p w14:paraId="2472715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57409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ore than most – Injury Incidence 41.9%</w:t>
            </w:r>
          </w:p>
          <w:p w14:paraId="5F9D51F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omewhat more than most - Injury Incidence 25.6%</w:t>
            </w:r>
          </w:p>
          <w:p w14:paraId="315F0C4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s active as most – Injury Incidence 29.5%</w:t>
            </w:r>
          </w:p>
          <w:p w14:paraId="2666266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Less active than most – Injury Incidence 25.0% (p=0.243)</w:t>
            </w:r>
          </w:p>
          <w:p w14:paraId="37DC22D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3329C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0/week – Injury Incidence 36.4%</w:t>
            </w:r>
          </w:p>
          <w:p w14:paraId="17AEA6C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-2/week– Injury Incidence 25.3%</w:t>
            </w:r>
          </w:p>
          <w:p w14:paraId="223FCF5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-4/week– Injury Incidence 31.0%</w:t>
            </w:r>
          </w:p>
          <w:p w14:paraId="05013FC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5-7/week– Injury Incidence 30.9% (p=0.623)</w:t>
            </w:r>
          </w:p>
        </w:tc>
        <w:tc>
          <w:tcPr>
            <w:tcW w:w="3130" w:type="dxa"/>
            <w:tcBorders>
              <w:left w:val="nil"/>
            </w:tcBorders>
          </w:tcPr>
          <w:p w14:paraId="1BF877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REFERENCE</w:t>
            </w:r>
          </w:p>
          <w:p w14:paraId="261145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OR = 0.7 [95% CI = 0.4-1.3]</w:t>
            </w:r>
          </w:p>
          <w:p w14:paraId="7FA926E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OR = 3.5 [95% CI = 1.5-8.1]</w:t>
            </w:r>
          </w:p>
          <w:p w14:paraId="1746379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BCFADB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9491E9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527C60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1E3AF7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6D01EC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93AC13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E1348E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4E08B4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54CEA9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2D109C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REFERENCE</w:t>
            </w:r>
          </w:p>
          <w:p w14:paraId="487136F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OR = 1.5 [95% CI = 0.7-2.3]</w:t>
            </w:r>
          </w:p>
          <w:p w14:paraId="3A567E7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OR =1.1 [95% CI = 0.5-2.5]</w:t>
            </w:r>
          </w:p>
          <w:p w14:paraId="233F7CA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OR = 2.4 [95% CI = 1.1-5.0]</w:t>
            </w:r>
          </w:p>
          <w:p w14:paraId="559E7E3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5DED5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A67BE4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8FBC48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DAEFF9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D90965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EE3F73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A8F1B8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F20904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F4C5D3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FA019B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C0821B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</w:tc>
        <w:tc>
          <w:tcPr>
            <w:tcW w:w="1392" w:type="dxa"/>
            <w:vAlign w:val="center"/>
          </w:tcPr>
          <w:p w14:paraId="7F02D401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75%</w:t>
            </w:r>
          </w:p>
        </w:tc>
      </w:tr>
      <w:tr w:rsidR="00D80252" w:rsidRPr="005E64DF" w14:paraId="610E2AC0" w14:textId="77777777" w:rsidTr="00266E57">
        <w:trPr>
          <w:jc w:val="center"/>
        </w:trPr>
        <w:tc>
          <w:tcPr>
            <w:tcW w:w="1980" w:type="dxa"/>
            <w:shd w:val="clear" w:color="auto" w:fill="auto"/>
          </w:tcPr>
          <w:p w14:paraId="5B9DAD33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Jones, 1993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Jones&lt;/Author&gt;&lt;Year&gt;1993&lt;/Year&gt;&lt;RecNum&gt;26&lt;/RecNum&gt;&lt;DisplayText&gt;(26)&lt;/DisplayText&gt;&lt;record&gt;&lt;rec-number&gt;26&lt;/rec-number&gt;&lt;foreign-keys&gt;&lt;key app="EN" db-id="xtds2saxqasrpyep0t9p2rf7zt52zrtsps9f" timestamp="1635464235"&gt;26&lt;/key&gt;&lt;/foreign-keys&gt;&lt;ref-type name="Journal Article"&gt;17&lt;/ref-type&gt;&lt;contributors&gt;&lt;authors&gt;&lt;author&gt;Jones, Bruce H.&lt;/author&gt;&lt;author&gt;Bovee, Matthew W.&lt;/author&gt;&lt;/authors&gt;&lt;/contributors&gt;&lt;titles&gt;&lt;title&gt;Intrinsic risk factors for exercise-related injuries among male and female army trainees&lt;/title&gt;&lt;secondary-title&gt;American Journal of Sports Medicine&lt;/secondary-title&gt;&lt;/titles&gt;&lt;periodical&gt;&lt;full-title&gt;American Journal of Sports Medicine&lt;/full-title&gt;&lt;abbr-1&gt;Am J Sports Med&lt;/abbr-1&gt;&lt;/periodical&gt;&lt;pages&gt;705&lt;/pages&gt;&lt;volume&gt;21&lt;/volume&gt;&lt;number&gt;5&lt;/number&gt;&lt;keywords&gt;&lt;keyword&gt;WOUNDS &amp;amp; injuries&lt;/keyword&gt;&lt;keyword&gt;UNITED States. Army -- Physical training&lt;/keyword&gt;&lt;/keywords&gt;&lt;dates&gt;&lt;year&gt;1993&lt;/year&gt;&lt;/dates&gt;&lt;isbn&gt;03635465&lt;/isbn&gt;&lt;accession-num&gt;9312210014&lt;/accession-num&gt;&lt;work-type&gt;Article&lt;/work-type&gt;&lt;urls&gt;&lt;related-urls&gt;&lt;url&gt;http://search.ebscohost.com/login.aspx?direct=true&amp;amp;db=a9h&amp;amp;AN=9312210014&amp;amp;site=ehost-live&amp;amp;scope=site&lt;/url&gt;&lt;/related-urls&gt;&lt;/urls&gt;&lt;electronic-resource-num&gt;10.1177/036354659302100512&lt;/electronic-resource-num&gt;&lt;remote-database-name&gt;a9h&lt;/remote-database-name&gt;&lt;remote-database-provider&gt;EBSCOhost&lt;/remote-database-provider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6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</w:t>
            </w:r>
          </w:p>
          <w:p w14:paraId="4B0A739D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6B02321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86 women Army trainees</w:t>
            </w:r>
          </w:p>
        </w:tc>
        <w:tc>
          <w:tcPr>
            <w:tcW w:w="2694" w:type="dxa"/>
          </w:tcPr>
          <w:p w14:paraId="4E477C7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eight</w:t>
            </w:r>
          </w:p>
          <w:p w14:paraId="277E7D0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8F5E4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ody Fat %</w:t>
            </w:r>
          </w:p>
          <w:p w14:paraId="29213A8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ACF8B0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Body mass </w:t>
            </w:r>
          </w:p>
          <w:p w14:paraId="0716B0D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C8BF63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70714C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5A3317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ush-ups</w:t>
            </w:r>
          </w:p>
          <w:p w14:paraId="20ACAA6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B12BA1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it-ups</w:t>
            </w:r>
          </w:p>
          <w:p w14:paraId="3878E6E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140209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elf-reported previous activity</w:t>
            </w:r>
          </w:p>
          <w:p w14:paraId="642FECF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DA1C57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un Time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</w:t>
            </w:r>
          </w:p>
          <w:p w14:paraId="622095D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720EA0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64BF5D6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C6FBF4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609750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Slow vs Fast Runners</w:t>
            </w:r>
          </w:p>
        </w:tc>
        <w:tc>
          <w:tcPr>
            <w:tcW w:w="3218" w:type="dxa"/>
            <w:tcBorders>
              <w:right w:val="nil"/>
            </w:tcBorders>
          </w:tcPr>
          <w:p w14:paraId="33DBB23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 xml:space="preserve">Shorter 25% women at greater risk than taller 75% </w:t>
            </w:r>
          </w:p>
          <w:p w14:paraId="0E518B1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/S </w:t>
            </w:r>
          </w:p>
          <w:p w14:paraId="69514B9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ECDCB1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67F4955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11BA6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1C295A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98F886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1270D97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E549D3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5F1F92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9567E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N/S </w:t>
            </w:r>
          </w:p>
          <w:p w14:paraId="664A58B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D3ADF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1  </w:t>
            </w:r>
          </w:p>
          <w:p w14:paraId="66AB0A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2 </w:t>
            </w:r>
          </w:p>
          <w:p w14:paraId="4AC3D1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3 </w:t>
            </w:r>
          </w:p>
          <w:p w14:paraId="5549F85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4 </w:t>
            </w:r>
          </w:p>
          <w:p w14:paraId="11C9FD3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D03593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 xml:space="preserve">Any injury </w:t>
            </w:r>
          </w:p>
          <w:p w14:paraId="54820B4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Lower body injury </w:t>
            </w:r>
          </w:p>
          <w:p w14:paraId="1BF6EE5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Time loss injury </w:t>
            </w:r>
          </w:p>
          <w:p w14:paraId="6B227A1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Stress Fracture</w:t>
            </w:r>
          </w:p>
        </w:tc>
        <w:tc>
          <w:tcPr>
            <w:tcW w:w="3172" w:type="dxa"/>
            <w:gridSpan w:val="2"/>
            <w:tcBorders>
              <w:left w:val="nil"/>
            </w:tcBorders>
          </w:tcPr>
          <w:p w14:paraId="24B383B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RR 1.7 [95% CI = 1.2-2.4] p=0.02.</w:t>
            </w:r>
          </w:p>
          <w:p w14:paraId="15D049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2AE62F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717D36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8170F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7B0365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E2123F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6C657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17E21D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EE4D5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E9EE4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866584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9568BC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83CB97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CA3ED3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16 [95% CI = 0.5-2.7]</w:t>
            </w:r>
          </w:p>
          <w:p w14:paraId="37D0086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</w:t>
            </w:r>
          </w:p>
          <w:p w14:paraId="42E05FA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40 [95% CI = 1.2-4.8] p=0.028</w:t>
            </w:r>
          </w:p>
          <w:p w14:paraId="34C2F8B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2.18 [95% CI = 1.1-5.0] p=0.063</w:t>
            </w:r>
          </w:p>
          <w:p w14:paraId="36CB626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38B344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RR = 1.69 [95% CI = 1.2-2.4] p=0.004</w:t>
            </w:r>
          </w:p>
          <w:p w14:paraId="7E6080D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8 [95% CI =1.2-2.6] p=0.004</w:t>
            </w:r>
          </w:p>
          <w:p w14:paraId="573BD9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12 [95% CI = 1.2-3.7] p = 0.0007</w:t>
            </w:r>
          </w:p>
          <w:p w14:paraId="2E13E7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54 [95% CI =1.0-6.6] p=0.05</w:t>
            </w:r>
          </w:p>
        </w:tc>
        <w:tc>
          <w:tcPr>
            <w:tcW w:w="1392" w:type="dxa"/>
            <w:vAlign w:val="center"/>
          </w:tcPr>
          <w:p w14:paraId="4C9A9335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83%</w:t>
            </w:r>
          </w:p>
        </w:tc>
      </w:tr>
      <w:tr w:rsidR="00D80252" w:rsidRPr="005E64DF" w14:paraId="2724615D" w14:textId="77777777" w:rsidTr="00266E57">
        <w:trPr>
          <w:jc w:val="center"/>
        </w:trPr>
        <w:tc>
          <w:tcPr>
            <w:tcW w:w="1980" w:type="dxa"/>
          </w:tcPr>
          <w:p w14:paraId="778AE110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Jones 2017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Kb25lczwvQXV0aG9yPjxZZWFyPjIwMTc8L1llYXI+PFJl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Kb25lczwvQXV0aG9yPjxZZWFyPjIwMTc8L1llYXI+PFJl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7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</w:p>
          <w:p w14:paraId="25E9106F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7928424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41 727 women in Army Basic Training </w:t>
            </w:r>
          </w:p>
        </w:tc>
        <w:tc>
          <w:tcPr>
            <w:tcW w:w="2694" w:type="dxa"/>
          </w:tcPr>
          <w:p w14:paraId="18834A0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-mile Run time</w:t>
            </w:r>
          </w:p>
          <w:p w14:paraId="7FBAC26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C1ED6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BD2A3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009306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B92067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C0F5F3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24C4CC9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CE8E62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DD2AD0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644C23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6DC1F6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5AEC28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low run time and low BMI</w:t>
            </w:r>
          </w:p>
          <w:p w14:paraId="3C69DA1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3E143E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ush-ups</w:t>
            </w:r>
          </w:p>
          <w:p w14:paraId="33F7E08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76E219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Low BMI &amp; Low Push-ups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670B89A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1 (Fastest) injury risk =26.5%  </w:t>
            </w:r>
          </w:p>
          <w:p w14:paraId="40AD9A4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2 Injury risk = 35%                     </w:t>
            </w:r>
          </w:p>
          <w:p w14:paraId="5F05376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3 Injury risk = 39.3%                  </w:t>
            </w:r>
          </w:p>
          <w:p w14:paraId="662AD2B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4 Injury risk = 44.6%                  </w:t>
            </w:r>
          </w:p>
          <w:p w14:paraId="13E38D9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5 (Slowest) Injury risk = 56.0% </w:t>
            </w:r>
          </w:p>
          <w:p w14:paraId="1BBB365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8207DB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1 (Lowest) Injury risk = 41.9%  </w:t>
            </w:r>
          </w:p>
          <w:p w14:paraId="11830A8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2 Injury risk = 39.1%                  </w:t>
            </w:r>
          </w:p>
          <w:p w14:paraId="6B38AA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3 Injury risk = 39.5%                  </w:t>
            </w:r>
          </w:p>
          <w:p w14:paraId="77FF28A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Q4 Injury risk = 39.6%                  </w:t>
            </w:r>
          </w:p>
          <w:p w14:paraId="12C8CA7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Q5 (Highest) Injury risk = 41.2%        </w:t>
            </w:r>
          </w:p>
          <w:p w14:paraId="3C0C320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E8784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Injury risk 63.1% </w:t>
            </w:r>
          </w:p>
          <w:p w14:paraId="035C3DE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4BF7A2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Low vs High 48.8% to 31.6% </w:t>
            </w:r>
          </w:p>
          <w:p w14:paraId="40BEA6C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6D0FF9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Injury risk 50% </w:t>
            </w:r>
          </w:p>
        </w:tc>
        <w:tc>
          <w:tcPr>
            <w:tcW w:w="3130" w:type="dxa"/>
            <w:tcBorders>
              <w:left w:val="nil"/>
            </w:tcBorders>
          </w:tcPr>
          <w:p w14:paraId="18E396F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6E23581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3 [95% CI = 1.3-1.4]</w:t>
            </w:r>
          </w:p>
          <w:p w14:paraId="5CF887A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5 [95% CI = 1.4-1.5]</w:t>
            </w:r>
          </w:p>
          <w:p w14:paraId="4579358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 [95% CI = 1.6-1.8]</w:t>
            </w:r>
          </w:p>
          <w:p w14:paraId="5607AC2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1 [95% CI = 2.0-2.2]</w:t>
            </w:r>
          </w:p>
          <w:p w14:paraId="7F631BE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832ED7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1 [95% CI = 1.02-1.1]</w:t>
            </w:r>
          </w:p>
          <w:p w14:paraId="74CD126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9-1.0]</w:t>
            </w:r>
          </w:p>
          <w:p w14:paraId="7A47ABE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2A9B40B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9-1.1]</w:t>
            </w:r>
          </w:p>
          <w:p w14:paraId="210DBCE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04 [95% CI = 1.01-1.08]</w:t>
            </w:r>
          </w:p>
          <w:p w14:paraId="2715251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13CB32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6 [95% CI = 2.3-2.8], p&lt;0.00001</w:t>
            </w:r>
          </w:p>
          <w:p w14:paraId="40B1CA2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FA595C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5 [95% CI = 1.49-1.61] p&lt;0.00001</w:t>
            </w:r>
          </w:p>
          <w:p w14:paraId="0E70026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A19273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1.7 [95% CI = 1.6-1.9]</w:t>
            </w:r>
          </w:p>
        </w:tc>
        <w:tc>
          <w:tcPr>
            <w:tcW w:w="1392" w:type="dxa"/>
            <w:vAlign w:val="center"/>
          </w:tcPr>
          <w:p w14:paraId="32028E93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83%</w:t>
            </w:r>
          </w:p>
        </w:tc>
      </w:tr>
      <w:tr w:rsidR="00D80252" w:rsidRPr="005E64DF" w14:paraId="447A752E" w14:textId="77777777" w:rsidTr="00266E57">
        <w:trPr>
          <w:jc w:val="center"/>
        </w:trPr>
        <w:tc>
          <w:tcPr>
            <w:tcW w:w="1980" w:type="dxa"/>
          </w:tcPr>
          <w:p w14:paraId="39B7FCF6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Knapik, 2001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Knapik&lt;/Author&gt;&lt;Year&gt;2001&lt;/Year&gt;&lt;RecNum&gt;36&lt;/RecNum&gt;&lt;DisplayText&gt;(36)&lt;/DisplayText&gt;&lt;record&gt;&lt;rec-number&gt;36&lt;/rec-number&gt;&lt;foreign-keys&gt;&lt;key app="EN" db-id="xtds2saxqasrpyep0t9p2rf7zt52zrtsps9f" timestamp="1635464235"&gt;36&lt;/key&gt;&lt;/foreign-keys&gt;&lt;ref-type name="Journal Article"&gt;17&lt;/ref-type&gt;&lt;contributors&gt;&lt;authors&gt;&lt;author&gt;Knapik, J. J.&lt;/author&gt;&lt;author&gt;Sharp, M. A.&lt;/author&gt;&lt;author&gt;Canham-Chervak, M.&lt;/author&gt;&lt;author&gt;Hauret, K.&lt;/author&gt;&lt;author&gt;Patton, J. F.&lt;/author&gt;&lt;author&gt;Jones, B. H.&lt;/author&gt;&lt;/authors&gt;&lt;/contributors&gt;&lt;auth-address&gt;Directorate of Epidemiology and Disease Surveillance, U.S. Army Center for Health Promotion and Preventive Medicine, Aberdeen Proving Ground, MD 21010, USA. joseph.knapik@apg.amedd.army.mil&lt;/auth-address&gt;&lt;titles&gt;&lt;title&gt;Risk factors for training-related injuries among men and women in basic combat training&lt;/title&gt;&lt;secondary-title&gt;Med Sci Sports Exerc&lt;/secondary-title&gt;&lt;/titles&gt;&lt;periodical&gt;&lt;full-title&gt;Med Sci Sports Exerc&lt;/full-title&gt;&lt;/periodical&gt;&lt;pages&gt;946-54&lt;/pages&gt;&lt;volume&gt;33&lt;/volume&gt;&lt;number&gt;6&lt;/number&gt;&lt;edition&gt;2001/06/19&lt;/edition&gt;&lt;keywords&gt;&lt;keyword&gt;Adolescent&lt;/keyword&gt;&lt;keyword&gt;Adult&lt;/keyword&gt;&lt;keyword&gt;Athletic Injuries/*etiology&lt;/keyword&gt;&lt;keyword&gt;Body Composition&lt;/keyword&gt;&lt;keyword&gt;Female&lt;/keyword&gt;&lt;keyword&gt;Humans&lt;/keyword&gt;&lt;keyword&gt;*Life Style&lt;/keyword&gt;&lt;keyword&gt;Male&lt;/keyword&gt;&lt;keyword&gt;*Military Personnel&lt;/keyword&gt;&lt;keyword&gt;Oxygen Consumption&lt;/keyword&gt;&lt;keyword&gt;Physical Endurance&lt;/keyword&gt;&lt;keyword&gt;*Physical Fitness&lt;/keyword&gt;&lt;keyword&gt;Risk Factors&lt;/keyword&gt;&lt;keyword&gt;Sex Factors&lt;/keyword&gt;&lt;keyword&gt;*Smoking&lt;/keyword&gt;&lt;/keywords&gt;&lt;dates&gt;&lt;year&gt;2001&lt;/year&gt;&lt;pub-dates&gt;&lt;date&gt;Jun&lt;/date&gt;&lt;/pub-dates&gt;&lt;/dates&gt;&lt;isbn&gt;0195-9131 (Print)&amp;#xD;0195-9131&lt;/isbn&gt;&lt;accession-num&gt;11404660&lt;/accession-num&gt;&lt;urls&gt;&lt;/urls&gt;&lt;electronic-resource-num&gt;10.1097/00005768-200106000-00014&lt;/electronic-resource-num&gt;&lt;remote-database-provider&gt;NLM&lt;/remote-database-provider&gt;&lt;language&gt;eng&lt;/language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6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</w:p>
          <w:p w14:paraId="62702A7A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Cohort Study</w:t>
            </w:r>
          </w:p>
        </w:tc>
        <w:tc>
          <w:tcPr>
            <w:tcW w:w="1984" w:type="dxa"/>
          </w:tcPr>
          <w:p w14:paraId="041A84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474 women in Army Basic Training</w:t>
            </w:r>
          </w:p>
        </w:tc>
        <w:tc>
          <w:tcPr>
            <w:tcW w:w="2694" w:type="dxa"/>
          </w:tcPr>
          <w:p w14:paraId="085DF29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172F90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6CFE03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FD8D9F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D2DF57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eight</w:t>
            </w:r>
          </w:p>
          <w:p w14:paraId="672E232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006879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58DC86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4E427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459367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ass</w:t>
            </w:r>
          </w:p>
          <w:p w14:paraId="5D8B155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BBDDD6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DE49B5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28B6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2DE8D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4EF5144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B17BC1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8977F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6F3932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96164C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3.2km Run time</w:t>
            </w:r>
          </w:p>
          <w:p w14:paraId="286350C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51F98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32B94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FB1BA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861CD3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Push-ups</w:t>
            </w:r>
          </w:p>
          <w:p w14:paraId="2B0A52C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16850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8FACE4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8C8B7C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740729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it-ups</w:t>
            </w:r>
          </w:p>
          <w:p w14:paraId="0E79D8F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3852CB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711FA3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7B8182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C8418D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Smoking</w:t>
            </w:r>
          </w:p>
          <w:p w14:paraId="12B8D2A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777455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5ACC6B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04F603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VO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  <w:vertAlign w:val="subscript"/>
              </w:rPr>
              <w:t>2max</w:t>
            </w: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202A4D9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17-20yrs      </w:t>
            </w:r>
          </w:p>
          <w:p w14:paraId="11EF2AC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0-25 </w:t>
            </w: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yrs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</w:t>
            </w:r>
          </w:p>
          <w:p w14:paraId="1F49632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5-35yrs      </w:t>
            </w:r>
          </w:p>
          <w:p w14:paraId="5D6E560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CE6B8C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58-62in </w:t>
            </w:r>
          </w:p>
          <w:p w14:paraId="6A4BCEF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63-64in </w:t>
            </w:r>
          </w:p>
          <w:p w14:paraId="79507CF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65-66in </w:t>
            </w:r>
          </w:p>
          <w:p w14:paraId="1FD75E1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67-74in </w:t>
            </w:r>
          </w:p>
          <w:p w14:paraId="24412EC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3ABAE3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90-119lbs </w:t>
            </w:r>
          </w:p>
          <w:p w14:paraId="1C47DA8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20-134lbs </w:t>
            </w:r>
          </w:p>
          <w:p w14:paraId="0B97902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35-150lbs</w:t>
            </w:r>
          </w:p>
          <w:p w14:paraId="50825F4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51-239lbs</w:t>
            </w:r>
          </w:p>
          <w:p w14:paraId="348E976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D52945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5.81-20.54m/kg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4410E21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0.55-22.98m/kg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56BE26B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2.99-25.01m/kg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57E0AB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5.02-33.21m/kg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611B5AB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174EED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3.00-19.48mins</w:t>
            </w:r>
          </w:p>
          <w:p w14:paraId="2DFB49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9.49-21.65mins</w:t>
            </w:r>
          </w:p>
          <w:p w14:paraId="1C51EB8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21.66-23.48mins</w:t>
            </w:r>
          </w:p>
          <w:p w14:paraId="0DC5E04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23.49-28.68mins</w:t>
            </w:r>
          </w:p>
          <w:p w14:paraId="7B3ADBA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C08EB1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0-2 reps</w:t>
            </w:r>
          </w:p>
          <w:p w14:paraId="1D30646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3-5 reps</w:t>
            </w:r>
          </w:p>
          <w:p w14:paraId="64892F2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6-13 reps</w:t>
            </w:r>
          </w:p>
          <w:p w14:paraId="7DE262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4-50 reps</w:t>
            </w:r>
          </w:p>
          <w:p w14:paraId="70F718D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27FD8A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0-22 reps</w:t>
            </w:r>
          </w:p>
          <w:p w14:paraId="0DA83B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3-33 reps</w:t>
            </w:r>
          </w:p>
          <w:p w14:paraId="09EFBDD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4-44 reps</w:t>
            </w:r>
          </w:p>
          <w:p w14:paraId="4D51DA4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45-80 reps</w:t>
            </w:r>
          </w:p>
          <w:p w14:paraId="5830EB4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7BFEAA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Y/N</w:t>
            </w:r>
          </w:p>
          <w:p w14:paraId="489AB26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1BC200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&gt; 20 Cigarettes/day</w:t>
            </w:r>
          </w:p>
          <w:p w14:paraId="5925358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3839AD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9.9-37.0ml/kg/min </w:t>
            </w:r>
          </w:p>
        </w:tc>
        <w:tc>
          <w:tcPr>
            <w:tcW w:w="3130" w:type="dxa"/>
            <w:tcBorders>
              <w:left w:val="nil"/>
            </w:tcBorders>
          </w:tcPr>
          <w:p w14:paraId="6AD719C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REFERENCE</w:t>
            </w:r>
          </w:p>
          <w:p w14:paraId="590560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RR = 1.0 [95% CI = 0.8-1.3] </w:t>
            </w:r>
          </w:p>
          <w:p w14:paraId="3E5CB3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RR = 1.3 [95% CI = 0.9-1.9] </w:t>
            </w:r>
          </w:p>
          <w:p w14:paraId="0564358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0674B0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45B6E99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7-1.4] p=0.89</w:t>
            </w:r>
          </w:p>
          <w:p w14:paraId="152D3FB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 [95% CI = 0.9-1.9] p=0.22</w:t>
            </w:r>
          </w:p>
          <w:p w14:paraId="03F2503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7-0.4] p=0.85</w:t>
            </w:r>
          </w:p>
          <w:p w14:paraId="01FBDD5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667358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307CB37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7-1.4] p=0.93</w:t>
            </w:r>
          </w:p>
          <w:p w14:paraId="3AFCC02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0 [95% CI = 0.7-1.5] p=0.84</w:t>
            </w:r>
          </w:p>
          <w:p w14:paraId="0D648AA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1 [95% CI = 0.8-1.6] p=0.47</w:t>
            </w:r>
          </w:p>
          <w:p w14:paraId="65283D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3D9A07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EEE185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[95% CI = 0.9-1.9] p=0.15</w:t>
            </w:r>
          </w:p>
          <w:p w14:paraId="6F28F8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0.9 [95% CI = 0.7-1.4] p=0.78</w:t>
            </w:r>
          </w:p>
          <w:p w14:paraId="11DAF51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 [95% CI = 0.9-1.9] p=0.10</w:t>
            </w:r>
          </w:p>
          <w:p w14:paraId="17F8BD5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84412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38C3E50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5 [95% CI = 1.0-2.3] p=0.06</w:t>
            </w:r>
          </w:p>
          <w:p w14:paraId="4E37484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6 [95% CI =1.0-2.3] p=0.04</w:t>
            </w:r>
          </w:p>
          <w:p w14:paraId="39DC2E0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9 [95% CI =1.2-2.8] p&lt;0.01</w:t>
            </w:r>
          </w:p>
          <w:p w14:paraId="4EDF57E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93D099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6 [95% CI =1.1-2.5] p=0.02</w:t>
            </w:r>
          </w:p>
          <w:p w14:paraId="65A5042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6 [95% CI =1.1-2.3] p=0.02</w:t>
            </w:r>
          </w:p>
          <w:p w14:paraId="069D050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6 [95% CI =1.1-2.4] p=0.02</w:t>
            </w:r>
          </w:p>
          <w:p w14:paraId="50D7254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68BEDE8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D6CB06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 [95% CI =0.9-2.0] p=0.14</w:t>
            </w:r>
          </w:p>
          <w:p w14:paraId="4DB8F9F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2 [95% CI =0.8-1.8] p=0.29</w:t>
            </w:r>
          </w:p>
          <w:p w14:paraId="4C5A9E1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1 [95% CI =0.7-1.6] p=0.66</w:t>
            </w:r>
          </w:p>
          <w:p w14:paraId="4B6FFA5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21E41D4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744B4D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2.0 [95% CI =12-3.5] p=0.01 </w:t>
            </w:r>
          </w:p>
          <w:p w14:paraId="31DA79D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5810FD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4 [95% CI = 1.9-10.0] p&lt;0.01</w:t>
            </w:r>
          </w:p>
          <w:p w14:paraId="634A543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58CE3D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8 [95% CI =1.4-5.6] p&lt;0.01</w:t>
            </w:r>
          </w:p>
        </w:tc>
        <w:tc>
          <w:tcPr>
            <w:tcW w:w="1392" w:type="dxa"/>
            <w:vAlign w:val="center"/>
          </w:tcPr>
          <w:p w14:paraId="790EB674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92%</w:t>
            </w:r>
          </w:p>
        </w:tc>
      </w:tr>
      <w:tr w:rsidR="00D80252" w:rsidRPr="005E64DF" w14:paraId="456F16CE" w14:textId="77777777" w:rsidTr="00266E57">
        <w:trPr>
          <w:jc w:val="center"/>
        </w:trPr>
        <w:tc>
          <w:tcPr>
            <w:tcW w:w="1980" w:type="dxa"/>
          </w:tcPr>
          <w:p w14:paraId="28EE3510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Knapik, 2009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LbmFwaWs8L0F1dGhvcj48WWVhcj4yMDA5PC9ZZWFyPjxS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LbmFwaWs8L0F1dGhvcj48WWVhcj4yMDA5PC9ZZWFyPjxS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9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5576680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451 women in Army Basic Training</w:t>
            </w:r>
          </w:p>
        </w:tc>
        <w:tc>
          <w:tcPr>
            <w:tcW w:w="2694" w:type="dxa"/>
          </w:tcPr>
          <w:p w14:paraId="3A80A2E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Age</w:t>
            </w:r>
          </w:p>
          <w:p w14:paraId="73F5C4F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692242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F81BFB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FA4974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84BBFA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Previous injury (Y/N)</w:t>
            </w:r>
          </w:p>
          <w:p w14:paraId="0D03589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46B195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2BB7C8B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49BF17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8B4C0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3F094A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F841BB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Push-ups</w:t>
            </w:r>
          </w:p>
          <w:p w14:paraId="1A28332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33EC8F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AB174B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4D866E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CF0898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Sit-ups</w:t>
            </w:r>
          </w:p>
          <w:p w14:paraId="62D7EEA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0EC7AB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B2D12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B2CA0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A1752E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2 Mile Run</w:t>
            </w:r>
          </w:p>
          <w:p w14:paraId="5BD53FE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F01CA7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2C1755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2BEC42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B78AFB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Smoking</w:t>
            </w:r>
          </w:p>
          <w:p w14:paraId="7FF9D05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B9FF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39E158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2ACB19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626982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Frequency of ex before BCT</w:t>
            </w:r>
          </w:p>
          <w:p w14:paraId="71A7A1A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6F05D5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E39301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Frequency of running before BCT 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42F5B9C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17.0-19.9yrs </w:t>
            </w:r>
          </w:p>
          <w:p w14:paraId="67E479E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0.0-24.9yrs </w:t>
            </w:r>
          </w:p>
          <w:p w14:paraId="4324993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5.0-29.9yrs </w:t>
            </w:r>
          </w:p>
          <w:p w14:paraId="6E176D3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30yrs </w:t>
            </w:r>
          </w:p>
          <w:p w14:paraId="13C679D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03D7F2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(Y)</w:t>
            </w:r>
          </w:p>
          <w:p w14:paraId="1242F42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9D238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5.20-22.12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 xml:space="preserve">2 </w:t>
            </w:r>
          </w:p>
          <w:p w14:paraId="0067F39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1.30-23.80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2EF7C42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3.81-25.97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722C50F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5.98-34.02kg/m</w:t>
            </w:r>
            <w:r w:rsidRPr="005E64DF">
              <w:rPr>
                <w:rFonts w:ascii="Calibri" w:eastAsia="Calibri" w:hAnsi="Calibri" w:cs="Arial"/>
                <w:sz w:val="18"/>
                <w:szCs w:val="18"/>
                <w:vertAlign w:val="superscript"/>
              </w:rPr>
              <w:t>2</w:t>
            </w:r>
          </w:p>
          <w:p w14:paraId="292B5C0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F75CD2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0-4 reps </w:t>
            </w:r>
          </w:p>
          <w:p w14:paraId="654C713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5-13 reps </w:t>
            </w:r>
          </w:p>
          <w:p w14:paraId="40A0243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4-22 reps </w:t>
            </w:r>
          </w:p>
          <w:p w14:paraId="5A9A5EF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3-62 reps </w:t>
            </w:r>
          </w:p>
          <w:p w14:paraId="6F3B30A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CC58214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0-20 reps</w:t>
            </w:r>
          </w:p>
          <w:p w14:paraId="501C213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1-33 reps</w:t>
            </w:r>
          </w:p>
          <w:p w14:paraId="62322C2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34-46 reps</w:t>
            </w:r>
          </w:p>
          <w:p w14:paraId="39D53F8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47-89 reps</w:t>
            </w:r>
          </w:p>
          <w:p w14:paraId="44F2993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9EDEE1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2.3-19.4min </w:t>
            </w:r>
          </w:p>
          <w:p w14:paraId="27D49B6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9.5-22.1min </w:t>
            </w:r>
          </w:p>
          <w:p w14:paraId="225AF2E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2.2–24.7min </w:t>
            </w:r>
          </w:p>
          <w:p w14:paraId="1626112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4.8-31.3min </w:t>
            </w:r>
          </w:p>
          <w:p w14:paraId="4D6D526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5FEDA3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0</w:t>
            </w:r>
          </w:p>
          <w:p w14:paraId="4D071F1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-9/day </w:t>
            </w:r>
          </w:p>
          <w:p w14:paraId="253F9EF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0-19/day </w:t>
            </w:r>
          </w:p>
          <w:p w14:paraId="14C2A17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0/day </w:t>
            </w:r>
          </w:p>
          <w:p w14:paraId="09B8C7A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0D0AD8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/week </w:t>
            </w:r>
          </w:p>
          <w:p w14:paraId="309D2B8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89B583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A9534F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/week </w:t>
            </w:r>
          </w:p>
        </w:tc>
        <w:tc>
          <w:tcPr>
            <w:tcW w:w="3130" w:type="dxa"/>
            <w:tcBorders>
              <w:left w:val="nil"/>
            </w:tcBorders>
          </w:tcPr>
          <w:p w14:paraId="691CC30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REFERENCE</w:t>
            </w:r>
          </w:p>
          <w:p w14:paraId="0F73270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02 [95% CI =0.85-1.23] p=0.84</w:t>
            </w:r>
          </w:p>
          <w:p w14:paraId="4FAD33E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30 [95% CI =1.01-1.66] p=0.04</w:t>
            </w:r>
          </w:p>
          <w:p w14:paraId="42ADD2A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3 [95% CI =1.12-1.84] p&lt;0.01</w:t>
            </w:r>
          </w:p>
          <w:p w14:paraId="21773C6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6558FF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1 [95% CI =1.13-1.75] p&lt;0.01</w:t>
            </w:r>
          </w:p>
          <w:p w14:paraId="4B81C2D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C1B809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621620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0.89 [95% CI = 0.71-1.11] p=0.30</w:t>
            </w:r>
          </w:p>
          <w:p w14:paraId="59BA3DF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HR = 0.91 [95% CI = 0.73-1.13] p=0.40 </w:t>
            </w:r>
          </w:p>
          <w:p w14:paraId="58E933D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0.89 [95% CI = 0.71-1.11] p=0.28</w:t>
            </w:r>
          </w:p>
          <w:p w14:paraId="057738B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9C6B9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92 [95% CI =1.41-2.59] p&lt;0.01</w:t>
            </w:r>
          </w:p>
          <w:p w14:paraId="67D52B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36 [95% CI =0.99-1.86] p=0.06</w:t>
            </w:r>
          </w:p>
          <w:p w14:paraId="77FD389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20 [95% CI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=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0.87-1.65] p=0.27</w:t>
            </w:r>
          </w:p>
          <w:p w14:paraId="487228F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E9A79A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739C10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75 [95% CI = 1.29-2.37] p&lt;0.01</w:t>
            </w:r>
          </w:p>
          <w:p w14:paraId="2DAFF13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34 [95% CI = 0.98-1.83] p=0.07</w:t>
            </w:r>
          </w:p>
          <w:p w14:paraId="51C53DC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HR = 1.10 [95% CI = 0.79-1.51] p=0.58</w:t>
            </w:r>
          </w:p>
          <w:p w14:paraId="16E06FC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3B2D401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200BCE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015B97C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0.99 [95% CI =0.71-1.38] p=0.94</w:t>
            </w:r>
          </w:p>
          <w:p w14:paraId="31DA671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HR = 1.14 [95% CI =0.82-1.59] p=0.43</w:t>
            </w:r>
          </w:p>
          <w:p w14:paraId="22B0AC6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= 2.18 [95% CI =1.60-2.98] p&lt;0.01</w:t>
            </w:r>
          </w:p>
          <w:p w14:paraId="6ED1C2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02D94A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6FABBBC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4 [95% CI =1.19-1.73] p&lt;0.01</w:t>
            </w:r>
          </w:p>
          <w:p w14:paraId="2A4FB29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47 [95% CI =1.17-1.89] p&lt;0.01</w:t>
            </w:r>
          </w:p>
          <w:p w14:paraId="4E82FEE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90 [95% CI =1.34-2.68] p&lt;0.01</w:t>
            </w:r>
          </w:p>
          <w:p w14:paraId="127AD38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D114DB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1.41 [95% CI =1.09-1.82p p&lt;0.01</w:t>
            </w:r>
          </w:p>
          <w:p w14:paraId="6BE01CE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FC0E00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55FED0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R = 1.62 [95% CI =1.16-2.27] p&lt;0.01</w:t>
            </w:r>
          </w:p>
        </w:tc>
        <w:tc>
          <w:tcPr>
            <w:tcW w:w="1392" w:type="dxa"/>
            <w:vAlign w:val="center"/>
          </w:tcPr>
          <w:p w14:paraId="7C14CFA6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100%</w:t>
            </w:r>
          </w:p>
        </w:tc>
      </w:tr>
      <w:tr w:rsidR="00D80252" w:rsidRPr="005E64DF" w14:paraId="0E1D69AF" w14:textId="77777777" w:rsidTr="00266E57">
        <w:trPr>
          <w:jc w:val="center"/>
        </w:trPr>
        <w:tc>
          <w:tcPr>
            <w:tcW w:w="1980" w:type="dxa"/>
          </w:tcPr>
          <w:p w14:paraId="51CAAE48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Kodesh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, 2015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Kodesh&lt;/Author&gt;&lt;Year&gt;2015&lt;/Year&gt;&lt;RecNum&gt;30&lt;/RecNum&gt;&lt;DisplayText&gt;(30)&lt;/DisplayText&gt;&lt;record&gt;&lt;rec-number&gt;30&lt;/rec-number&gt;&lt;foreign-keys&gt;&lt;key app="EN" db-id="xtds2saxqasrpyep0t9p2rf7zt52zrtsps9f" timestamp="1635464235"&gt;30&lt;/key&gt;&lt;/foreign-keys&gt;&lt;ref-type name="Journal Article"&gt;17&lt;/ref-type&gt;&lt;contributors&gt;&lt;authors&gt;&lt;author&gt;Kodesh, E.&lt;/author&gt;&lt;author&gt;Shargal, E.&lt;/author&gt;&lt;author&gt;Kislev-Cohen, R.&lt;/author&gt;&lt;author&gt;Funk, S.&lt;/author&gt;&lt;author&gt;Dorfman, L.&lt;/author&gt;&lt;author&gt;Samuelly, G.&lt;/author&gt;&lt;author&gt;Hoffman, J. R.&lt;/author&gt;&lt;author&gt;Sharvit, N.&lt;/author&gt;&lt;/authors&gt;&lt;/contributors&gt;&lt;auth-address&gt;Department of Physical Therapy, University of Haifa , Israel.&amp;#xD;Sports Medicine and Research, Wingate Institute , Israel.&amp;#xD;Combat Fitness Center , Israel.&amp;#xD;Institute of Exercise Physiology and Wellness, University of Central Florida , USA.&lt;/auth-address&gt;&lt;titles&gt;&lt;title&gt;Examination of the Effectiveness of Predictors for Musculoskeletal Injuries in Female Soldiers&lt;/title&gt;&lt;secondary-title&gt;J Sports Sci Med&lt;/secondary-title&gt;&lt;alt-title&gt;Journal of sports science &amp;amp; medicine&lt;/alt-title&gt;&lt;/titles&gt;&lt;periodical&gt;&lt;full-title&gt;Journal of sports science &amp;amp; medicine&lt;/full-title&gt;&lt;abbr-1&gt;J Sports Sci Med&lt;/abbr-1&gt;&lt;/periodical&gt;&lt;alt-periodical&gt;&lt;full-title&gt;Journal of sports science &amp;amp; medicine&lt;/full-title&gt;&lt;abbr-1&gt;J Sports Sci Med&lt;/abbr-1&gt;&lt;/alt-periodical&gt;&lt;pages&gt;515-21&lt;/pages&gt;&lt;volume&gt;14&lt;/volume&gt;&lt;number&gt;3&lt;/number&gt;&lt;edition&gt;2015/09/04&lt;/edition&gt;&lt;keywords&gt;&lt;keyword&gt;assessment&lt;/keyword&gt;&lt;keyword&gt;combat fitness&lt;/keyword&gt;&lt;keyword&gt;functional movement screen&lt;/keyword&gt;&lt;keyword&gt;military&lt;/keyword&gt;&lt;/keywords&gt;&lt;dates&gt;&lt;year&gt;2015&lt;/year&gt;&lt;pub-dates&gt;&lt;date&gt;Sep&lt;/date&gt;&lt;/pub-dates&gt;&lt;/dates&gt;&lt;isbn&gt;1303-2968 (Print)&amp;#xD;1303-2968&lt;/isbn&gt;&lt;accession-num&gt;26336337&lt;/accession-num&gt;&lt;urls&gt;&lt;/urls&gt;&lt;custom2&gt;PMC4541114&lt;/custom2&gt;&lt;remote-database-provider&gt;NLM&lt;/remote-database-provider&gt;&lt;language&gt;eng&lt;/language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0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678CEB0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58 females on Combat Fitness Instructor Course</w:t>
            </w:r>
          </w:p>
        </w:tc>
        <w:tc>
          <w:tcPr>
            <w:tcW w:w="2694" w:type="dxa"/>
          </w:tcPr>
          <w:p w14:paraId="24205FF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Power Performance including 10m sprint, single leg triple hop drop jump, CMJ. </w:t>
            </w:r>
          </w:p>
          <w:p w14:paraId="090DDE4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414D39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ody Fat %</w:t>
            </w:r>
          </w:p>
          <w:p w14:paraId="5E06D9A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7D85DF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</w:t>
            </w:r>
          </w:p>
          <w:p w14:paraId="529AA4F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1B6E9A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FMS</w:t>
            </w:r>
          </w:p>
          <w:p w14:paraId="312E6A4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CB12CD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km Run</w:t>
            </w:r>
          </w:p>
        </w:tc>
        <w:tc>
          <w:tcPr>
            <w:tcW w:w="6390" w:type="dxa"/>
            <w:gridSpan w:val="3"/>
          </w:tcPr>
          <w:p w14:paraId="141233A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All power tests n/s except </w:t>
            </w:r>
          </w:p>
          <w:p w14:paraId="1953AD8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L triple hop (cm) 418 (254-559) vs 446.5 (199-584) p=0.029</w:t>
            </w:r>
          </w:p>
          <w:p w14:paraId="3A3538E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 triple hop distance (cm) 434 (287-536) vs 460 (263-546) p=0.047)</w:t>
            </w:r>
          </w:p>
          <w:p w14:paraId="26D4275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3F539E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BF% 23.7 (20.5-29.2) vs 22.5 (14.9-31.5) p=0.047.</w:t>
            </w:r>
          </w:p>
          <w:p w14:paraId="61BA0BF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96A929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BMI 21.14 [18.06-25.79) injured vs 20.70 [16.16-32.03] not injured.</w:t>
            </w:r>
          </w:p>
          <w:p w14:paraId="4885C49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ED33DE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FMS n/s</w:t>
            </w:r>
          </w:p>
          <w:p w14:paraId="18FB96F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6DB9B3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258 (578-776) sec vs 640 (488-804) sec p=0.044</w:t>
            </w:r>
          </w:p>
        </w:tc>
        <w:tc>
          <w:tcPr>
            <w:tcW w:w="1392" w:type="dxa"/>
            <w:vAlign w:val="center"/>
          </w:tcPr>
          <w:p w14:paraId="31DD33EA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7%</w:t>
            </w:r>
          </w:p>
        </w:tc>
      </w:tr>
      <w:tr w:rsidR="00D80252" w:rsidRPr="005E64DF" w14:paraId="5892C47E" w14:textId="77777777" w:rsidTr="00266E57">
        <w:trPr>
          <w:jc w:val="center"/>
        </w:trPr>
        <w:tc>
          <w:tcPr>
            <w:tcW w:w="1980" w:type="dxa"/>
          </w:tcPr>
          <w:p w14:paraId="196C119A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Krauss, 2016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LcmF1c3M8L0F1dGhvcj48WWVhcj4yMDE3PC9ZZWFyPjxS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LcmF1c3M8L0F1dGhvcj48WWVhcj4yMDE3PC9ZZWFyPjxS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1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61EC0F2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900 US Army recruits during first 183 days of service</w:t>
            </w:r>
          </w:p>
        </w:tc>
        <w:tc>
          <w:tcPr>
            <w:tcW w:w="2694" w:type="dxa"/>
          </w:tcPr>
          <w:p w14:paraId="380ED6B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Fit vs unfit</w:t>
            </w:r>
          </w:p>
          <w:p w14:paraId="2C50DCA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52D3A1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31AA59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Fit (high % BF vs low % BF)</w:t>
            </w: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504FDA9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Non stress fracture </w:t>
            </w:r>
          </w:p>
          <w:p w14:paraId="22819DF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Stress fracture </w:t>
            </w:r>
          </w:p>
          <w:p w14:paraId="6194B3D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Non stress fracture </w:t>
            </w:r>
          </w:p>
          <w:p w14:paraId="20C3122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Stress fracture </w:t>
            </w:r>
          </w:p>
        </w:tc>
        <w:tc>
          <w:tcPr>
            <w:tcW w:w="3130" w:type="dxa"/>
            <w:tcBorders>
              <w:left w:val="nil"/>
            </w:tcBorders>
          </w:tcPr>
          <w:p w14:paraId="769CF32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IRR = 1.32 [95% CI =1.14-1.53] </w:t>
            </w:r>
          </w:p>
          <w:p w14:paraId="7E282E5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IRR = 1.62 [95% CI =1.19-2.21]</w:t>
            </w:r>
          </w:p>
          <w:p w14:paraId="6686115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IRR = 1.27 [95% CI =1.07-1.50]</w:t>
            </w:r>
          </w:p>
          <w:p w14:paraId="4055670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IRR = 0.79 [95% CI =0.49-1.28]</w:t>
            </w:r>
          </w:p>
        </w:tc>
        <w:tc>
          <w:tcPr>
            <w:tcW w:w="1392" w:type="dxa"/>
            <w:vAlign w:val="center"/>
          </w:tcPr>
          <w:p w14:paraId="275DE7CF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75%</w:t>
            </w:r>
          </w:p>
        </w:tc>
      </w:tr>
      <w:tr w:rsidR="00D80252" w:rsidRPr="005E64DF" w14:paraId="50AACD60" w14:textId="77777777" w:rsidTr="00266E57">
        <w:trPr>
          <w:jc w:val="center"/>
        </w:trPr>
        <w:tc>
          <w:tcPr>
            <w:tcW w:w="1980" w:type="dxa"/>
          </w:tcPr>
          <w:p w14:paraId="1188FCE1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Rappole</w:t>
            </w:r>
            <w:proofErr w:type="spellEnd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, 2018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SYXBwb2xlPC9BdXRob3I+PFllYXI+MjAxODwvWWVhcj48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SYXBwb2xlPC9BdXRob3I+PFllYXI+MjAxODwvWWVhcj48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1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4F59F4D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369 US female Army Soldiers</w:t>
            </w:r>
          </w:p>
        </w:tc>
        <w:tc>
          <w:tcPr>
            <w:tcW w:w="2694" w:type="dxa"/>
          </w:tcPr>
          <w:p w14:paraId="4911CEC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ge</w:t>
            </w:r>
          </w:p>
          <w:p w14:paraId="4B37058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8DD013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-mile run</w:t>
            </w:r>
          </w:p>
          <w:p w14:paraId="718357C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6CBD9E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ush-ups</w:t>
            </w:r>
          </w:p>
          <w:p w14:paraId="6573D7D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82B901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Sit-ups</w:t>
            </w:r>
          </w:p>
          <w:p w14:paraId="2A44C04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A90C3B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Unit PT resistance training</w:t>
            </w:r>
          </w:p>
          <w:p w14:paraId="0EB173F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8B98EF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ersonal PT run distance</w:t>
            </w:r>
          </w:p>
          <w:p w14:paraId="11AE45D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5BB089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Personal PT interval </w:t>
            </w:r>
            <w:proofErr w:type="spellStart"/>
            <w:r w:rsidRPr="005E64DF">
              <w:rPr>
                <w:rFonts w:ascii="Calibri" w:eastAsia="Calibri" w:hAnsi="Calibri" w:cs="Arial"/>
                <w:sz w:val="18"/>
                <w:szCs w:val="18"/>
              </w:rPr>
              <w:t>freq</w:t>
            </w:r>
            <w:proofErr w:type="spellEnd"/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5345C33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n/s</w:t>
            </w:r>
          </w:p>
          <w:p w14:paraId="365E71C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03F37C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744CBE3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F2B134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</w:t>
            </w:r>
          </w:p>
          <w:p w14:paraId="728FAB5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CADF271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n/s (at 0.05)</w:t>
            </w: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 xml:space="preserve"> </w:t>
            </w:r>
          </w:p>
          <w:p w14:paraId="083AA302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</w:p>
          <w:p w14:paraId="4C8C41E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lastRenderedPageBreak/>
              <w:t>≥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/week </w:t>
            </w:r>
          </w:p>
          <w:p w14:paraId="3BC9A51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1CE6F1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&gt; 1 mile </w:t>
            </w:r>
          </w:p>
          <w:p w14:paraId="2787BC9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D5B99E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None/&lt;1/week </w:t>
            </w:r>
          </w:p>
        </w:tc>
        <w:tc>
          <w:tcPr>
            <w:tcW w:w="3130" w:type="dxa"/>
            <w:tcBorders>
              <w:left w:val="nil"/>
            </w:tcBorders>
          </w:tcPr>
          <w:p w14:paraId="5E2C9FC4" w14:textId="77777777" w:rsidR="00D80252" w:rsidRPr="005E64DF" w:rsidRDefault="00D80252" w:rsidP="00266E5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</w:p>
          <w:p w14:paraId="70FA026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23B58A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9C5B94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16240E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1616D1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1A2A62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7CE0D9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6EC8D1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OR 1.96 [95% CI =1.20-3.21] p &lt;0.01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</w:t>
            </w:r>
          </w:p>
          <w:p w14:paraId="7BED4B0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965053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OR 1.57 [95% CI =0.98-2.52] p = 0.06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 </w:t>
            </w:r>
          </w:p>
          <w:p w14:paraId="1385102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2C887F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OR 1.64 [95% CI =1.00-2.71] p=0.05</w:t>
            </w:r>
          </w:p>
        </w:tc>
        <w:tc>
          <w:tcPr>
            <w:tcW w:w="1392" w:type="dxa"/>
            <w:vAlign w:val="center"/>
          </w:tcPr>
          <w:p w14:paraId="121527F6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67%</w:t>
            </w:r>
          </w:p>
        </w:tc>
      </w:tr>
      <w:tr w:rsidR="00D80252" w:rsidRPr="005E64DF" w14:paraId="0ECE9059" w14:textId="77777777" w:rsidTr="00266E57">
        <w:trPr>
          <w:jc w:val="center"/>
        </w:trPr>
        <w:tc>
          <w:tcPr>
            <w:tcW w:w="1980" w:type="dxa"/>
          </w:tcPr>
          <w:p w14:paraId="4395C0E1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Roy, 2014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Roy&lt;/Author&gt;&lt;Year&gt;2014&lt;/Year&gt;&lt;RecNum&gt;2&lt;/RecNum&gt;&lt;DisplayText&gt;(2)&lt;/DisplayText&gt;&lt;record&gt;&lt;rec-number&gt;2&lt;/rec-number&gt;&lt;foreign-keys&gt;&lt;key app="EN" db-id="xtds2saxqasrpyep0t9p2rf7zt52zrtsps9f" timestamp="1635464234"&gt;2&lt;/key&gt;&lt;/foreign-keys&gt;&lt;ref-type name="Journal Article"&gt;17&lt;/ref-type&gt;&lt;contributors&gt;&lt;authors&gt;&lt;author&gt;Roy, Tanja C.&lt;/author&gt;&lt;author&gt;Songer, Thomas&lt;/author&gt;&lt;author&gt;Feifei, Ye&lt;/author&gt;&lt;author&gt;LaPorte, Ronald&lt;/author&gt;&lt;author&gt;Grier, Tyson&lt;/author&gt;&lt;author&gt;Anderson, Morgan&lt;/author&gt;&lt;author&gt;Chervak, Michelle&lt;/author&gt;&lt;/authors&gt;&lt;/contributors&gt;&lt;titles&gt;&lt;title&gt;Physical Training Risk Factors for Musculoskeletal Injury in Female Soldiers&lt;/title&gt;&lt;secondary-title&gt;Military Medicine&lt;/secondary-title&gt;&lt;/titles&gt;&lt;periodical&gt;&lt;full-title&gt;Military Medicine&lt;/full-title&gt;&lt;abbr-1&gt;Mil Med&lt;/abbr-1&gt;&lt;/periodical&gt;&lt;pages&gt;1432-1438&lt;/pages&gt;&lt;volume&gt;179&lt;/volume&gt;&lt;number&gt;12&lt;/number&gt;&lt;keywords&gt;&lt;keyword&gt;MILITARY personnel&amp;apos;s injuries&lt;/keyword&gt;&lt;keyword&gt;WOMEN military personnel&lt;/keyword&gt;&lt;keyword&gt;MUSCULOSKELETAL system injuries&lt;/keyword&gt;&lt;keyword&gt;DEMOGRAPHIC characteristics&lt;/keyword&gt;&lt;keyword&gt;HUMAN body composition&lt;/keyword&gt;&lt;keyword&gt;MILITARY physical training &amp;amp; conditioning&lt;/keyword&gt;&lt;keyword&gt;UNIVARIATE analysis&lt;/keyword&gt;&lt;keyword&gt;WOUNDS &amp;amp; injuries&lt;/keyword&gt;&lt;keyword&gt;INJURY risk factors&lt;/keyword&gt;&lt;keyword&gt;UNITED States&lt;/keyword&gt;&lt;/keywords&gt;&lt;dates&gt;&lt;year&gt;2014&lt;/year&gt;&lt;/dates&gt;&lt;publisher&gt;Oxford University Press / USA&lt;/publisher&gt;&lt;isbn&gt;00264075&lt;/isbn&gt;&lt;accession-num&gt;99859371&lt;/accession-num&gt;&lt;work-type&gt;Article&lt;/work-type&gt;&lt;urls&gt;&lt;related-urls&gt;&lt;url&gt;http://search.ebscohost.com/login.aspx?direct=true&amp;amp;db=a9h&amp;amp;AN=99859371&amp;amp;site=ehost-live&amp;amp;scope=site&lt;/url&gt;&lt;/related-urls&gt;&lt;/urls&gt;&lt;electronic-resource-num&gt;10.7205/MILMED-D-14-00164&lt;/electronic-resource-num&gt;&lt;remote-database-name&gt;a9h&lt;/remote-database-name&gt;&lt;remote-database-provider&gt;EBSCOhost&lt;/remote-database-provider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2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63154BE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25 in Us Army units</w:t>
            </w:r>
          </w:p>
        </w:tc>
        <w:tc>
          <w:tcPr>
            <w:tcW w:w="2694" w:type="dxa"/>
          </w:tcPr>
          <w:p w14:paraId="430CF64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Deployment </w:t>
            </w:r>
          </w:p>
          <w:p w14:paraId="63506E6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FA7A41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D4E847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83D4E2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Injury History (Y/N)</w:t>
            </w:r>
          </w:p>
          <w:p w14:paraId="72EB341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43AF42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2-mile Run time</w:t>
            </w:r>
          </w:p>
          <w:p w14:paraId="24B48DC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DB0B5F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F415298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480A5B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Unit Runs/week</w:t>
            </w:r>
          </w:p>
          <w:p w14:paraId="50726A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067B6D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Pers. PT/week</w:t>
            </w:r>
          </w:p>
          <w:p w14:paraId="35DE71B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1BDF70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FBB07E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52A4D5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PFT score</w:t>
            </w: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62E6773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0</w:t>
            </w:r>
          </w:p>
          <w:p w14:paraId="3E7987E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 </w:t>
            </w:r>
          </w:p>
          <w:p w14:paraId="575F5E7E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 </w:t>
            </w:r>
          </w:p>
          <w:p w14:paraId="00B8DCB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EF93E1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(Y) </w:t>
            </w:r>
          </w:p>
          <w:p w14:paraId="4AD0B74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412F9F3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≤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17mins </w:t>
            </w:r>
          </w:p>
          <w:p w14:paraId="270BC81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7.01-18.0 </w:t>
            </w:r>
          </w:p>
          <w:p w14:paraId="0A086BB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&gt; 18mins </w:t>
            </w:r>
          </w:p>
          <w:p w14:paraId="0018C59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15FF1B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0 </w:t>
            </w:r>
          </w:p>
          <w:p w14:paraId="68C9C3F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F70B0B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0 </w:t>
            </w:r>
          </w:p>
          <w:p w14:paraId="4137C38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1-2 </w:t>
            </w:r>
          </w:p>
          <w:p w14:paraId="1354FF9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3 </w:t>
            </w:r>
          </w:p>
          <w:p w14:paraId="3EDE0CC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br/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lt;220 </w:t>
            </w:r>
          </w:p>
          <w:p w14:paraId="679C649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20-249 </w:t>
            </w:r>
          </w:p>
          <w:p w14:paraId="75CACC5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250-289 </w:t>
            </w:r>
          </w:p>
          <w:p w14:paraId="000E124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Calibri"/>
                <w:sz w:val="18"/>
                <w:szCs w:val="18"/>
              </w:rPr>
              <w:t>≥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290 </w:t>
            </w:r>
          </w:p>
        </w:tc>
        <w:tc>
          <w:tcPr>
            <w:tcW w:w="3130" w:type="dxa"/>
            <w:tcBorders>
              <w:left w:val="nil"/>
            </w:tcBorders>
          </w:tcPr>
          <w:p w14:paraId="36DF09C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48 [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95% CI =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1.02-1.71]</w:t>
            </w:r>
          </w:p>
          <w:p w14:paraId="2586D9A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22 [</w:t>
            </w: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95% CI =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0.84-1.78]</w:t>
            </w:r>
          </w:p>
          <w:p w14:paraId="4159CD24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2D1FAB4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2F9B9E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6 [95% CI =2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>.06-3.28]</w:t>
            </w:r>
          </w:p>
          <w:p w14:paraId="315D8BD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6CCB78E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4EAD53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1 [95% CI = 1.07-2.73]</w:t>
            </w:r>
          </w:p>
          <w:p w14:paraId="5001A28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41 [95% CI = 0.90-2.19]</w:t>
            </w:r>
          </w:p>
          <w:p w14:paraId="69C4D3D5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EFF747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= 1.526 [95% CI =1.07-2.19]</w:t>
            </w:r>
          </w:p>
          <w:p w14:paraId="6923A3C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74F5CD1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  <w:p w14:paraId="5AA88EF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42 [95% CI =1.08-1.87]</w:t>
            </w:r>
          </w:p>
          <w:p w14:paraId="0F82BB0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R = 1.31 [95% CI =0.94-1.83]</w:t>
            </w:r>
          </w:p>
          <w:p w14:paraId="254D048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6B4AAB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= 1.74 [95% CI =1.01-3.02] </w:t>
            </w:r>
          </w:p>
          <w:p w14:paraId="2C05A38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01 [95% CI =1.19-3.38]</w:t>
            </w:r>
          </w:p>
          <w:p w14:paraId="6F5FD16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 [95% CI =1.02-2.86]</w:t>
            </w:r>
          </w:p>
          <w:p w14:paraId="49F1485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REFERENCE</w:t>
            </w:r>
          </w:p>
        </w:tc>
        <w:tc>
          <w:tcPr>
            <w:tcW w:w="1392" w:type="dxa"/>
            <w:vAlign w:val="center"/>
          </w:tcPr>
          <w:p w14:paraId="4870147B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75%</w:t>
            </w:r>
          </w:p>
        </w:tc>
      </w:tr>
      <w:tr w:rsidR="00D80252" w:rsidRPr="005E64DF" w14:paraId="6BBF1A90" w14:textId="77777777" w:rsidTr="00266E57">
        <w:trPr>
          <w:jc w:val="center"/>
        </w:trPr>
        <w:tc>
          <w:tcPr>
            <w:tcW w:w="1980" w:type="dxa"/>
          </w:tcPr>
          <w:p w14:paraId="25845BC2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bookmarkStart w:id="3" w:name="_Hlk79052127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Roy, 2015 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/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&lt;EndNote&gt;&lt;Cite&gt;&lt;Author&gt;Roy&lt;/Author&gt;&lt;Year&gt;2015&lt;/Year&gt;&lt;RecNum&gt;33&lt;/RecNum&gt;&lt;DisplayText&gt;(33)&lt;/DisplayText&gt;&lt;record&gt;&lt;rec-number&gt;33&lt;/rec-number&gt;&lt;foreign-keys&gt;&lt;key app="EN" db-id="xtds2saxqasrpyep0t9p2rf7zt52zrtsps9f" timestamp="1635464235"&gt;33&lt;/key&gt;&lt;/foreign-keys&gt;&lt;ref-type name="Journal Article"&gt;17&lt;/ref-type&gt;&lt;contributors&gt;&lt;authors&gt;&lt;author&gt;Roy, Tanja C.&lt;/author&gt;&lt;author&gt;Ritland, Bradley M.&lt;/author&gt;&lt;author&gt;Sharp, Marilyn A.&lt;/author&gt;&lt;/authors&gt;&lt;/contributors&gt;&lt;titles&gt;&lt;title&gt;A description of injuries in men and women while serving in Afghanistan&lt;/title&gt;&lt;secondary-title&gt;Military Medicine&lt;/secondary-title&gt;&lt;/titles&gt;&lt;periodical&gt;&lt;full-title&gt;Military Medicine&lt;/full-title&gt;&lt;abbr-1&gt;Mil Med&lt;/abbr-1&gt;&lt;/periodical&gt;&lt;pages&gt;126-131&lt;/pages&gt;&lt;volume&gt;180&lt;/volume&gt;&lt;number&gt;2&lt;/number&gt;&lt;keywords&gt;&lt;keyword&gt;OUTPATIENT medical care&lt;/keyword&gt;&lt;keyword&gt;COMPARATIVE studies&lt;/keyword&gt;&lt;keyword&gt;LONGITUDINAL method&lt;/keyword&gt;&lt;keyword&gt;RESEARCH methodology&lt;/keyword&gt;&lt;keyword&gt;MEDICAL cooperation&lt;/keyword&gt;&lt;keyword&gt;MOTOR ability&lt;/keyword&gt;&lt;keyword&gt;MUSCULOSKELETAL system diseases&lt;/keyword&gt;&lt;keyword&gt;RESEARCH&lt;/keyword&gt;&lt;keyword&gt;MILITARY personnel&lt;/keyword&gt;&lt;keyword&gt;EVALUATION research&lt;/keyword&gt;&lt;keyword&gt;DISEASE incidence&lt;/keyword&gt;&lt;keyword&gt;RETROSPECTIVE studies&lt;/keyword&gt;&lt;keyword&gt;AFGHANISTAN&lt;/keyword&gt;&lt;/keywords&gt;&lt;dates&gt;&lt;year&gt;2015&lt;/year&gt;&lt;/dates&gt;&lt;publisher&gt;Oxford University Press / USA&lt;/publisher&gt;&lt;isbn&gt;00264075&lt;/isbn&gt;&lt;accession-num&gt;109698457&lt;/accession-num&gt;&lt;work-type&gt;journal article&lt;/work-type&gt;&lt;urls&gt;&lt;related-urls&gt;&lt;url&gt;http://search.ebscohost.com/login.aspx?direct=true&amp;amp;db=a9h&amp;amp;AN=109698457&amp;amp;site=ehost-live&amp;amp;scope=site&lt;/url&gt;&lt;/related-urls&gt;&lt;/urls&gt;&lt;electronic-resource-num&gt;10.7205/MILMED-D-14-00321&lt;/electronic-resource-num&gt;&lt;remote-database-name&gt;a9h&lt;/remote-database-name&gt;&lt;remote-database-provider&gt;EBSCOhost&lt;/remote-database-provider&gt;&lt;/record&gt;&lt;/Cite&gt;&lt;/EndNote&gt;</w:instrTex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3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61C0E88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</w:tc>
        <w:tc>
          <w:tcPr>
            <w:tcW w:w="2694" w:type="dxa"/>
          </w:tcPr>
          <w:p w14:paraId="40A4A48F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Work type</w:t>
            </w:r>
          </w:p>
          <w:p w14:paraId="0749D9EB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739C94A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Miles walked/day.</w:t>
            </w:r>
          </w:p>
          <w:p w14:paraId="3EEBE93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B5E8179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Avg worn load.</w:t>
            </w:r>
          </w:p>
          <w:p w14:paraId="7399FC62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75743E8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Weight of avg lifted object</w:t>
            </w:r>
          </w:p>
        </w:tc>
        <w:tc>
          <w:tcPr>
            <w:tcW w:w="3260" w:type="dxa"/>
            <w:gridSpan w:val="2"/>
            <w:tcBorders>
              <w:bottom w:val="single" w:sz="4" w:space="0" w:color="auto"/>
              <w:right w:val="nil"/>
            </w:tcBorders>
          </w:tcPr>
          <w:p w14:paraId="078E9AE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Physically demanding </w:t>
            </w:r>
          </w:p>
          <w:p w14:paraId="04DA5BA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7F9E7AF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gt;4 </w:t>
            </w:r>
          </w:p>
          <w:p w14:paraId="593A074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2352AE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gt;30lb </w:t>
            </w:r>
          </w:p>
          <w:p w14:paraId="6CBC5F3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19CFB9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&gt;50lb </w:t>
            </w:r>
          </w:p>
        </w:tc>
        <w:tc>
          <w:tcPr>
            <w:tcW w:w="3130" w:type="dxa"/>
            <w:tcBorders>
              <w:left w:val="nil"/>
            </w:tcBorders>
          </w:tcPr>
          <w:p w14:paraId="4E6CEEE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6.0 [95% CI = 1.50-23.99] </w:t>
            </w:r>
          </w:p>
          <w:p w14:paraId="4416EBD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E62669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3.0 [95% CI = 1.52-5.93] </w:t>
            </w:r>
          </w:p>
          <w:p w14:paraId="6007176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B1ACFF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2.44 [95% CI = 1.7-4.36] </w:t>
            </w:r>
          </w:p>
          <w:p w14:paraId="1EA9445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5EAFC95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3 [95% CI = 1.19-4.45]</w:t>
            </w:r>
          </w:p>
        </w:tc>
        <w:tc>
          <w:tcPr>
            <w:tcW w:w="1392" w:type="dxa"/>
            <w:vAlign w:val="center"/>
          </w:tcPr>
          <w:p w14:paraId="18CC2BF5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67%</w:t>
            </w:r>
          </w:p>
        </w:tc>
      </w:tr>
      <w:tr w:rsidR="00D80252" w:rsidRPr="005E64DF" w14:paraId="77887D73" w14:textId="77777777" w:rsidTr="00266E57">
        <w:trPr>
          <w:jc w:val="center"/>
        </w:trPr>
        <w:tc>
          <w:tcPr>
            <w:tcW w:w="1980" w:type="dxa"/>
          </w:tcPr>
          <w:p w14:paraId="1D6AE7DF" w14:textId="77777777" w:rsidR="00D80252" w:rsidRPr="005E64DF" w:rsidRDefault="00D80252" w:rsidP="00266E57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Roy, 2016 </w:t>
            </w:r>
            <w:bookmarkStart w:id="4" w:name="_Hlk79052352"/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Sb3k8L0F1dGhvcj48WWVhcj4yMDE2PC9ZZWFyPjxSZWNO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begin">
                <w:fldData xml:space="preserve">PEVuZE5vdGU+PENpdGU+PEF1dGhvcj5Sb3k8L0F1dGhvcj48WWVhcj4yMDE2PC9ZZWFyPjxSZWNO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</w:fldData>
              </w:fldChar>
            </w:r>
            <w:r>
              <w:rPr>
                <w:rFonts w:ascii="Calibri" w:eastAsia="Calibri" w:hAnsi="Calibri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eastAsia="Calibri" w:hAnsi="Calibri" w:cs="Arial"/>
                <w:sz w:val="18"/>
                <w:szCs w:val="18"/>
              </w:rPr>
            </w:r>
            <w:r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separate"/>
            </w:r>
            <w:r>
              <w:rPr>
                <w:rFonts w:ascii="Calibri" w:eastAsia="Calibri" w:hAnsi="Calibri" w:cs="Arial"/>
                <w:noProof/>
                <w:sz w:val="18"/>
                <w:szCs w:val="18"/>
              </w:rPr>
              <w:t>(32)</w:t>
            </w:r>
            <w:r w:rsidRPr="005E64DF">
              <w:rPr>
                <w:rFonts w:ascii="Calibri" w:eastAsia="Calibri" w:hAnsi="Calibri" w:cs="Arial"/>
                <w:sz w:val="18"/>
                <w:szCs w:val="18"/>
              </w:rPr>
              <w:fldChar w:fldCharType="end"/>
            </w:r>
            <w:bookmarkEnd w:id="4"/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 Cohort Study</w:t>
            </w:r>
          </w:p>
        </w:tc>
        <w:tc>
          <w:tcPr>
            <w:tcW w:w="1984" w:type="dxa"/>
          </w:tcPr>
          <w:p w14:paraId="294E1CAC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160 deployed female soldiers</w:t>
            </w:r>
          </w:p>
        </w:tc>
        <w:tc>
          <w:tcPr>
            <w:tcW w:w="2694" w:type="dxa"/>
          </w:tcPr>
          <w:p w14:paraId="34AEB0FA" w14:textId="77777777" w:rsidR="00D80252" w:rsidRPr="005E64DF" w:rsidRDefault="00D80252" w:rsidP="00266E57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Wearing load </w:t>
            </w:r>
          </w:p>
          <w:p w14:paraId="2CC82D08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167446F4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5D2B737" w14:textId="77777777" w:rsidR="00D80252" w:rsidRPr="005E64DF" w:rsidRDefault="00D80252" w:rsidP="00266E57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 xml:space="preserve">Wearing armour </w:t>
            </w:r>
          </w:p>
          <w:p w14:paraId="7FCB71C6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AD8ACFF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571740D" w14:textId="77777777" w:rsidR="00D80252" w:rsidRPr="005E64DF" w:rsidRDefault="00D80252" w:rsidP="00266E57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Wearing backpack</w:t>
            </w:r>
          </w:p>
          <w:p w14:paraId="0C7DE028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40D124E" w14:textId="77777777" w:rsidR="00D80252" w:rsidRPr="005E64DF" w:rsidRDefault="00D80252" w:rsidP="00266E57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 xml:space="preserve">Occupational Tasks </w:t>
            </w:r>
          </w:p>
          <w:p w14:paraId="148427E2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CFAD202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D576674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0D022DCF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7A4247C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5F186B0F" w14:textId="77777777" w:rsidR="00D80252" w:rsidRPr="005E64DF" w:rsidRDefault="00D80252" w:rsidP="00266E57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t>Y balance score</w:t>
            </w:r>
          </w:p>
        </w:tc>
        <w:tc>
          <w:tcPr>
            <w:tcW w:w="3260" w:type="dxa"/>
            <w:gridSpan w:val="2"/>
            <w:tcBorders>
              <w:right w:val="nil"/>
            </w:tcBorders>
          </w:tcPr>
          <w:p w14:paraId="46CFF943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&gt;10% body weight</w:t>
            </w:r>
          </w:p>
          <w:p w14:paraId="339A5EE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Heaviest load &gt;15%</w:t>
            </w:r>
          </w:p>
          <w:p w14:paraId="4436818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A14F7A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1 hr – 4 hr</w:t>
            </w:r>
          </w:p>
          <w:p w14:paraId="116EB8E9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&gt; 4 hrs</w:t>
            </w:r>
          </w:p>
          <w:p w14:paraId="5FB88F4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65E297B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Y</w:t>
            </w:r>
          </w:p>
          <w:p w14:paraId="256A297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74C60655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Lifting &gt;22.68kg</w:t>
            </w:r>
          </w:p>
          <w:p w14:paraId="6BEDE2FD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2029E458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Lifting objects 1-2 x day</w:t>
            </w:r>
          </w:p>
          <w:p w14:paraId="0229D51F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9E1AEE0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Carrying objects &gt; 7.62m</w:t>
            </w:r>
          </w:p>
          <w:p w14:paraId="01FE8C17" w14:textId="77777777" w:rsidR="00D80252" w:rsidRPr="005E64DF" w:rsidRDefault="00D80252" w:rsidP="00266E57">
            <w:pPr>
              <w:ind w:left="360"/>
              <w:contextualSpacing/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1D51082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&lt; 95.23</w:t>
            </w:r>
          </w:p>
        </w:tc>
        <w:tc>
          <w:tcPr>
            <w:tcW w:w="3130" w:type="dxa"/>
            <w:tcBorders>
              <w:left w:val="nil"/>
            </w:tcBorders>
          </w:tcPr>
          <w:p w14:paraId="48B18F3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RR = 2.0 [95% CI = 1.31-3.06]</w:t>
            </w:r>
          </w:p>
          <w:p w14:paraId="5ECF13E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5.83 [95% CI = 1.51-22.50]</w:t>
            </w:r>
          </w:p>
          <w:p w14:paraId="493C7617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2F8B280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62 [95% CI = 1.002-2.62]</w:t>
            </w:r>
          </w:p>
          <w:p w14:paraId="088B3597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1.84 [95% CI = 1.03-3.27] </w:t>
            </w:r>
          </w:p>
          <w:p w14:paraId="5F93994D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</w:p>
          <w:p w14:paraId="3C6D08B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 xml:space="preserve">RR = 1.85 [95% CI = 1.23-2.80] </w:t>
            </w:r>
          </w:p>
          <w:p w14:paraId="3DF379D1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0952902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lastRenderedPageBreak/>
              <w:t>RR = 1.96 [95% CI = 1.08-2.97]</w:t>
            </w:r>
          </w:p>
          <w:p w14:paraId="355302A6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4C997ABD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3 [95% CI = 1.002-2.97]</w:t>
            </w:r>
          </w:p>
          <w:p w14:paraId="370675BC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0DDF754E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2.01 [95% CI = 1.19-3.42]</w:t>
            </w:r>
          </w:p>
          <w:p w14:paraId="50A3FA2A" w14:textId="77777777" w:rsidR="00D80252" w:rsidRPr="005E64DF" w:rsidRDefault="00D80252" w:rsidP="00266E57">
            <w:pPr>
              <w:rPr>
                <w:rFonts w:ascii="Calibri" w:eastAsia="Calibri" w:hAnsi="Calibri" w:cs="Arial"/>
                <w:b/>
                <w:bCs/>
                <w:sz w:val="18"/>
                <w:szCs w:val="18"/>
              </w:rPr>
            </w:pPr>
          </w:p>
          <w:p w14:paraId="3DC10C60" w14:textId="77777777" w:rsidR="00D80252" w:rsidRPr="005E64DF" w:rsidRDefault="00D80252" w:rsidP="00266E57">
            <w:pPr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b/>
                <w:bCs/>
                <w:sz w:val="18"/>
                <w:szCs w:val="18"/>
              </w:rPr>
              <w:t>RR = 1.71 [95% CI = 1.13-2.60]</w:t>
            </w:r>
          </w:p>
        </w:tc>
        <w:tc>
          <w:tcPr>
            <w:tcW w:w="1392" w:type="dxa"/>
            <w:vAlign w:val="center"/>
          </w:tcPr>
          <w:p w14:paraId="3204A707" w14:textId="77777777" w:rsidR="00D80252" w:rsidRPr="005E64DF" w:rsidRDefault="00D80252" w:rsidP="00266E57">
            <w:pPr>
              <w:jc w:val="center"/>
              <w:rPr>
                <w:rFonts w:ascii="Calibri" w:eastAsia="Calibri" w:hAnsi="Calibri" w:cs="Arial"/>
                <w:sz w:val="18"/>
                <w:szCs w:val="18"/>
              </w:rPr>
            </w:pPr>
            <w:r w:rsidRPr="005E64DF">
              <w:rPr>
                <w:rFonts w:ascii="Calibri" w:eastAsia="Calibri" w:hAnsi="Calibri" w:cs="Arial"/>
                <w:sz w:val="18"/>
                <w:szCs w:val="18"/>
              </w:rPr>
              <w:lastRenderedPageBreak/>
              <w:t>100%</w:t>
            </w:r>
          </w:p>
        </w:tc>
      </w:tr>
      <w:bookmarkEnd w:id="3"/>
    </w:tbl>
    <w:p w14:paraId="52BF3734" w14:textId="0433F0BD" w:rsidR="00D80252" w:rsidRDefault="00D80252" w:rsidP="00D95EBE">
      <w:pPr>
        <w:tabs>
          <w:tab w:val="left" w:pos="2535"/>
        </w:tabs>
      </w:pPr>
    </w:p>
    <w:sectPr w:rsidR="00D80252" w:rsidSect="00D95EBE">
      <w:pgSz w:w="16838" w:h="11906" w:orient="landscape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573AF4" w14:textId="77777777" w:rsidR="00963FC5" w:rsidRDefault="00963FC5">
      <w:pPr>
        <w:spacing w:after="0" w:line="240" w:lineRule="auto"/>
      </w:pPr>
      <w:r>
        <w:separator/>
      </w:r>
    </w:p>
  </w:endnote>
  <w:endnote w:type="continuationSeparator" w:id="0">
    <w:p w14:paraId="5A427F2A" w14:textId="77777777" w:rsidR="00963FC5" w:rsidRDefault="00963F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ヒラギノ角ゴ Pro W3"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045604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A3981C" w14:textId="39E25B07" w:rsidR="00D80252" w:rsidRDefault="00D8025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37B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2B8BCB3" w14:textId="77777777" w:rsidR="00D80252" w:rsidRDefault="00D802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6242574" w14:textId="77777777" w:rsidR="00963FC5" w:rsidRDefault="00963FC5">
      <w:pPr>
        <w:spacing w:after="0" w:line="240" w:lineRule="auto"/>
      </w:pPr>
      <w:r>
        <w:separator/>
      </w:r>
    </w:p>
  </w:footnote>
  <w:footnote w:type="continuationSeparator" w:id="0">
    <w:p w14:paraId="2D37BB27" w14:textId="77777777" w:rsidR="00963FC5" w:rsidRDefault="00963FC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6856C8"/>
    <w:multiLevelType w:val="hybridMultilevel"/>
    <w:tmpl w:val="EB0E154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6509C6"/>
    <w:multiLevelType w:val="hybridMultilevel"/>
    <w:tmpl w:val="6A6AF7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0B2CD4"/>
    <w:multiLevelType w:val="multilevel"/>
    <w:tmpl w:val="15FA7236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3" w15:restartNumberingAfterBreak="0">
    <w:nsid w:val="14D56AC2"/>
    <w:multiLevelType w:val="hybridMultilevel"/>
    <w:tmpl w:val="C9E03F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7E652C"/>
    <w:multiLevelType w:val="hybridMultilevel"/>
    <w:tmpl w:val="4128214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9836A1F"/>
    <w:multiLevelType w:val="hybridMultilevel"/>
    <w:tmpl w:val="F4644A28"/>
    <w:lvl w:ilvl="0" w:tplc="37E227E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FF324A"/>
    <w:multiLevelType w:val="hybridMultilevel"/>
    <w:tmpl w:val="FEDAA84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2B632F2E"/>
    <w:multiLevelType w:val="hybridMultilevel"/>
    <w:tmpl w:val="A5C294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E322FF"/>
    <w:multiLevelType w:val="hybridMultilevel"/>
    <w:tmpl w:val="76448F2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F8F4368"/>
    <w:multiLevelType w:val="hybridMultilevel"/>
    <w:tmpl w:val="52C4ACF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197206"/>
    <w:multiLevelType w:val="hybridMultilevel"/>
    <w:tmpl w:val="52FAB60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0AF7917"/>
    <w:multiLevelType w:val="hybridMultilevel"/>
    <w:tmpl w:val="838AC1B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32103A35"/>
    <w:multiLevelType w:val="hybridMultilevel"/>
    <w:tmpl w:val="7B26CA5A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2EB2147"/>
    <w:multiLevelType w:val="hybridMultilevel"/>
    <w:tmpl w:val="B5B6AC9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6021EB7"/>
    <w:multiLevelType w:val="hybridMultilevel"/>
    <w:tmpl w:val="C74A1DE6"/>
    <w:lvl w:ilvl="0" w:tplc="686460B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 w15:restartNumberingAfterBreak="0">
    <w:nsid w:val="373B1A6E"/>
    <w:multiLevelType w:val="hybridMultilevel"/>
    <w:tmpl w:val="243C66AA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89A3D2B"/>
    <w:multiLevelType w:val="hybridMultilevel"/>
    <w:tmpl w:val="0E4CCDF4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BC413E3"/>
    <w:multiLevelType w:val="hybridMultilevel"/>
    <w:tmpl w:val="5E9AA41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E630BF8"/>
    <w:multiLevelType w:val="hybridMultilevel"/>
    <w:tmpl w:val="A5C294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FDB6AE1"/>
    <w:multiLevelType w:val="hybridMultilevel"/>
    <w:tmpl w:val="32F0688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55E5909"/>
    <w:multiLevelType w:val="hybridMultilevel"/>
    <w:tmpl w:val="EE0263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2534B80"/>
    <w:multiLevelType w:val="hybridMultilevel"/>
    <w:tmpl w:val="6A34AF20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79A4DC3"/>
    <w:multiLevelType w:val="hybridMultilevel"/>
    <w:tmpl w:val="4400390E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68294C85"/>
    <w:multiLevelType w:val="hybridMultilevel"/>
    <w:tmpl w:val="A5C2949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E6E406A"/>
    <w:multiLevelType w:val="hybridMultilevel"/>
    <w:tmpl w:val="6B1ED9D8"/>
    <w:lvl w:ilvl="0" w:tplc="8B56CA0A">
      <w:start w:val="1"/>
      <w:numFmt w:val="bullet"/>
      <w:suff w:val="space"/>
      <w:lvlText w:val=""/>
      <w:lvlJc w:val="left"/>
      <w:pPr>
        <w:ind w:left="0" w:firstLine="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73001E14"/>
    <w:multiLevelType w:val="hybridMultilevel"/>
    <w:tmpl w:val="B5C4D60A"/>
    <w:lvl w:ilvl="0" w:tplc="814EF97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7380433"/>
    <w:multiLevelType w:val="hybridMultilevel"/>
    <w:tmpl w:val="9C304A5C"/>
    <w:lvl w:ilvl="0" w:tplc="8B56CA0A">
      <w:start w:val="1"/>
      <w:numFmt w:val="bullet"/>
      <w:suff w:val="space"/>
      <w:lvlText w:val=""/>
      <w:lvlJc w:val="left"/>
      <w:pPr>
        <w:ind w:left="0" w:firstLine="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A071F86"/>
    <w:multiLevelType w:val="hybridMultilevel"/>
    <w:tmpl w:val="377A9E28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7A8C17B6"/>
    <w:multiLevelType w:val="hybridMultilevel"/>
    <w:tmpl w:val="C90454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C1328B0"/>
    <w:multiLevelType w:val="hybridMultilevel"/>
    <w:tmpl w:val="2A5C5D9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425E11"/>
    <w:multiLevelType w:val="hybridMultilevel"/>
    <w:tmpl w:val="A676743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</w:num>
  <w:num w:numId="2">
    <w:abstractNumId w:val="31"/>
  </w:num>
  <w:num w:numId="3">
    <w:abstractNumId w:val="21"/>
  </w:num>
  <w:num w:numId="4">
    <w:abstractNumId w:val="11"/>
  </w:num>
  <w:num w:numId="5">
    <w:abstractNumId w:val="9"/>
  </w:num>
  <w:num w:numId="6">
    <w:abstractNumId w:val="23"/>
  </w:num>
  <w:num w:numId="7">
    <w:abstractNumId w:val="5"/>
  </w:num>
  <w:num w:numId="8">
    <w:abstractNumId w:val="15"/>
  </w:num>
  <w:num w:numId="9">
    <w:abstractNumId w:val="13"/>
  </w:num>
  <w:num w:numId="10">
    <w:abstractNumId w:val="24"/>
  </w:num>
  <w:num w:numId="11">
    <w:abstractNumId w:val="33"/>
  </w:num>
  <w:num w:numId="12">
    <w:abstractNumId w:val="32"/>
  </w:num>
  <w:num w:numId="13">
    <w:abstractNumId w:val="4"/>
  </w:num>
  <w:num w:numId="14">
    <w:abstractNumId w:val="10"/>
  </w:num>
  <w:num w:numId="15">
    <w:abstractNumId w:val="0"/>
  </w:num>
  <w:num w:numId="16">
    <w:abstractNumId w:val="25"/>
  </w:num>
  <w:num w:numId="17">
    <w:abstractNumId w:val="14"/>
  </w:num>
  <w:num w:numId="18">
    <w:abstractNumId w:val="1"/>
  </w:num>
  <w:num w:numId="19">
    <w:abstractNumId w:val="28"/>
  </w:num>
  <w:num w:numId="20">
    <w:abstractNumId w:val="3"/>
  </w:num>
  <w:num w:numId="21">
    <w:abstractNumId w:val="8"/>
  </w:num>
  <w:num w:numId="22">
    <w:abstractNumId w:val="17"/>
  </w:num>
  <w:num w:numId="23">
    <w:abstractNumId w:val="7"/>
  </w:num>
  <w:num w:numId="2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2"/>
  </w:num>
  <w:num w:numId="26">
    <w:abstractNumId w:val="6"/>
  </w:num>
  <w:num w:numId="27">
    <w:abstractNumId w:val="30"/>
  </w:num>
  <w:num w:numId="28">
    <w:abstractNumId w:val="16"/>
  </w:num>
  <w:num w:numId="29">
    <w:abstractNumId w:val="22"/>
  </w:num>
  <w:num w:numId="30">
    <w:abstractNumId w:val="18"/>
  </w:num>
  <w:num w:numId="31">
    <w:abstractNumId w:val="19"/>
  </w:num>
  <w:num w:numId="32">
    <w:abstractNumId w:val="20"/>
  </w:num>
  <w:num w:numId="33">
    <w:abstractNumId w:val="27"/>
  </w:num>
  <w:num w:numId="34">
    <w:abstractNumId w:val="29"/>
  </w:num>
  <w:num w:numId="3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ds2saxqasrpyep0t9p2rf7zt52zrtsps9f&quot;&gt;Risk Factors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/record-ids&gt;&lt;/item&gt;&lt;/Libraries&gt;"/>
  </w:docVars>
  <w:rsids>
    <w:rsidRoot w:val="005E64DF"/>
    <w:rsid w:val="00054552"/>
    <w:rsid w:val="00206C79"/>
    <w:rsid w:val="00223269"/>
    <w:rsid w:val="00306344"/>
    <w:rsid w:val="00313C1E"/>
    <w:rsid w:val="00317D17"/>
    <w:rsid w:val="0032095C"/>
    <w:rsid w:val="00393F11"/>
    <w:rsid w:val="004D7C0C"/>
    <w:rsid w:val="00543EA8"/>
    <w:rsid w:val="0059531B"/>
    <w:rsid w:val="005E64DF"/>
    <w:rsid w:val="006C75F0"/>
    <w:rsid w:val="008058D4"/>
    <w:rsid w:val="008F5C06"/>
    <w:rsid w:val="00963FC5"/>
    <w:rsid w:val="009A37BA"/>
    <w:rsid w:val="009D6C95"/>
    <w:rsid w:val="00A71F33"/>
    <w:rsid w:val="00AE55E5"/>
    <w:rsid w:val="00B06C5B"/>
    <w:rsid w:val="00B55615"/>
    <w:rsid w:val="00C2284E"/>
    <w:rsid w:val="00D73D01"/>
    <w:rsid w:val="00D80252"/>
    <w:rsid w:val="00D95EBE"/>
    <w:rsid w:val="00E2681F"/>
    <w:rsid w:val="00E41A2A"/>
    <w:rsid w:val="00E43B69"/>
    <w:rsid w:val="00EC3A88"/>
    <w:rsid w:val="00F27F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2CEBDE"/>
  <w15:chartTrackingRefBased/>
  <w15:docId w15:val="{7B7E340D-07C0-4026-809C-99C7C4AC71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1"/>
    <w:uiPriority w:val="9"/>
    <w:qFormat/>
    <w:rsid w:val="005E64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5E64DF"/>
    <w:pPr>
      <w:keepNext/>
      <w:keepLines/>
      <w:spacing w:before="40" w:after="0"/>
      <w:outlineLvl w:val="1"/>
    </w:pPr>
    <w:rPr>
      <w:rFonts w:ascii="Cambria" w:eastAsia="SimSun" w:hAnsi="Cambria" w:cs="Times New Roman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E64DF"/>
    <w:pPr>
      <w:keepNext/>
      <w:keepLines/>
      <w:spacing w:before="40" w:after="0"/>
      <w:outlineLvl w:val="2"/>
    </w:pPr>
    <w:rPr>
      <w:rFonts w:ascii="Cambria" w:eastAsia="SimSun" w:hAnsi="Cambria" w:cs="Times New Roman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E64DF"/>
    <w:pPr>
      <w:keepNext/>
      <w:keepLines/>
      <w:spacing w:before="40" w:after="0"/>
      <w:outlineLvl w:val="3"/>
    </w:pPr>
    <w:rPr>
      <w:rFonts w:ascii="Cambria" w:eastAsia="SimSun" w:hAnsi="Cambria" w:cs="Times New Roman"/>
      <w:color w:val="A5A5A5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E64DF"/>
    <w:pPr>
      <w:keepNext/>
      <w:keepLines/>
      <w:spacing w:before="40" w:after="0"/>
      <w:outlineLvl w:val="4"/>
    </w:pPr>
    <w:rPr>
      <w:rFonts w:ascii="Cambria" w:eastAsia="SimSun" w:hAnsi="Cambria" w:cs="Times New Roman"/>
      <w:caps/>
      <w:color w:val="A5A5A5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E64DF"/>
    <w:pPr>
      <w:keepNext/>
      <w:keepLines/>
      <w:spacing w:before="40" w:after="0"/>
      <w:outlineLvl w:val="5"/>
    </w:pPr>
    <w:rPr>
      <w:rFonts w:ascii="Cambria" w:eastAsia="SimSun" w:hAnsi="Cambria" w:cs="Times New Roman"/>
      <w:i/>
      <w:iCs/>
      <w:caps/>
      <w:color w:val="6E6E6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E64DF"/>
    <w:pPr>
      <w:keepNext/>
      <w:keepLines/>
      <w:spacing w:before="40" w:after="0"/>
      <w:outlineLvl w:val="6"/>
    </w:pPr>
    <w:rPr>
      <w:rFonts w:ascii="Cambria" w:eastAsia="SimSun" w:hAnsi="Cambria" w:cs="Times New Roman"/>
      <w:b/>
      <w:bCs/>
      <w:color w:val="6E6E6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E64DF"/>
    <w:pPr>
      <w:keepNext/>
      <w:keepLines/>
      <w:spacing w:before="40" w:after="0"/>
      <w:outlineLvl w:val="7"/>
    </w:pPr>
    <w:rPr>
      <w:rFonts w:ascii="Cambria" w:eastAsia="SimSun" w:hAnsi="Cambria" w:cs="Times New Roman"/>
      <w:b/>
      <w:bCs/>
      <w:i/>
      <w:iCs/>
      <w:color w:val="6E6E6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E64DF"/>
    <w:pPr>
      <w:keepNext/>
      <w:keepLines/>
      <w:spacing w:before="40" w:after="0"/>
      <w:outlineLvl w:val="8"/>
    </w:pPr>
    <w:rPr>
      <w:rFonts w:ascii="Cambria" w:eastAsia="SimSun" w:hAnsi="Cambria" w:cs="Times New Roman"/>
      <w:i/>
      <w:iCs/>
      <w:color w:val="6E6E6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11">
    <w:name w:val="Heading 11"/>
    <w:basedOn w:val="Normal"/>
    <w:next w:val="Normal"/>
    <w:link w:val="Heading1Char"/>
    <w:uiPriority w:val="9"/>
    <w:qFormat/>
    <w:rsid w:val="005E64DF"/>
    <w:pPr>
      <w:keepNext/>
      <w:keepLines/>
      <w:spacing w:before="400" w:after="40" w:line="240" w:lineRule="auto"/>
      <w:outlineLvl w:val="0"/>
    </w:pPr>
    <w:rPr>
      <w:rFonts w:ascii="Cambria" w:eastAsia="SimSun" w:hAnsi="Cambria" w:cs="Times New Roman"/>
      <w:color w:val="000000"/>
      <w:sz w:val="36"/>
      <w:szCs w:val="36"/>
    </w:rPr>
  </w:style>
  <w:style w:type="paragraph" w:customStyle="1" w:styleId="Heading21">
    <w:name w:val="Heading 21"/>
    <w:basedOn w:val="Normal"/>
    <w:next w:val="Normal"/>
    <w:unhideWhenUsed/>
    <w:qFormat/>
    <w:rsid w:val="005E64DF"/>
    <w:pPr>
      <w:keepNext/>
      <w:keepLines/>
      <w:spacing w:before="40" w:after="0" w:line="240" w:lineRule="auto"/>
      <w:outlineLvl w:val="1"/>
    </w:pPr>
    <w:rPr>
      <w:rFonts w:ascii="Cambria" w:eastAsia="SimSun" w:hAnsi="Cambria" w:cs="Times New Roman"/>
      <w:sz w:val="28"/>
      <w:szCs w:val="32"/>
      <w:lang w:eastAsia="zh-CN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5E64DF"/>
    <w:pPr>
      <w:keepNext/>
      <w:keepLines/>
      <w:spacing w:before="40" w:after="0" w:line="240" w:lineRule="auto"/>
      <w:outlineLvl w:val="2"/>
    </w:pPr>
    <w:rPr>
      <w:rFonts w:ascii="Cambria" w:eastAsia="SimSun" w:hAnsi="Cambria" w:cs="Times New Roman"/>
      <w:sz w:val="28"/>
      <w:szCs w:val="28"/>
      <w:lang w:eastAsia="zh-CN"/>
    </w:rPr>
  </w:style>
  <w:style w:type="paragraph" w:customStyle="1" w:styleId="Heading41">
    <w:name w:val="Heading 41"/>
    <w:basedOn w:val="Normal"/>
    <w:next w:val="Normal"/>
    <w:uiPriority w:val="9"/>
    <w:unhideWhenUsed/>
    <w:qFormat/>
    <w:rsid w:val="005E64DF"/>
    <w:pPr>
      <w:keepNext/>
      <w:keepLines/>
      <w:spacing w:before="40" w:after="0"/>
      <w:outlineLvl w:val="3"/>
    </w:pPr>
    <w:rPr>
      <w:rFonts w:ascii="Cambria" w:eastAsia="SimSun" w:hAnsi="Cambria" w:cs="Times New Roman"/>
      <w:color w:val="A5A5A5"/>
      <w:sz w:val="24"/>
      <w:szCs w:val="24"/>
      <w:lang w:eastAsia="zh-CN"/>
    </w:rPr>
  </w:style>
  <w:style w:type="paragraph" w:customStyle="1" w:styleId="Heading51">
    <w:name w:val="Heading 51"/>
    <w:basedOn w:val="Normal"/>
    <w:next w:val="Normal"/>
    <w:uiPriority w:val="9"/>
    <w:semiHidden/>
    <w:unhideWhenUsed/>
    <w:qFormat/>
    <w:rsid w:val="005E64DF"/>
    <w:pPr>
      <w:keepNext/>
      <w:keepLines/>
      <w:spacing w:before="40" w:after="0"/>
      <w:outlineLvl w:val="4"/>
    </w:pPr>
    <w:rPr>
      <w:rFonts w:ascii="Cambria" w:eastAsia="SimSun" w:hAnsi="Cambria" w:cs="Times New Roman"/>
      <w:caps/>
      <w:color w:val="A5A5A5"/>
      <w:lang w:eastAsia="zh-CN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5E64DF"/>
    <w:pPr>
      <w:keepNext/>
      <w:keepLines/>
      <w:spacing w:before="40" w:after="0"/>
      <w:outlineLvl w:val="5"/>
    </w:pPr>
    <w:rPr>
      <w:rFonts w:ascii="Cambria" w:eastAsia="SimSun" w:hAnsi="Cambria" w:cs="Times New Roman"/>
      <w:i/>
      <w:iCs/>
      <w:caps/>
      <w:color w:val="6E6E6E"/>
      <w:lang w:eastAsia="zh-CN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5E64DF"/>
    <w:pPr>
      <w:keepNext/>
      <w:keepLines/>
      <w:spacing w:before="40" w:after="0"/>
      <w:outlineLvl w:val="6"/>
    </w:pPr>
    <w:rPr>
      <w:rFonts w:ascii="Cambria" w:eastAsia="SimSun" w:hAnsi="Cambria" w:cs="Times New Roman"/>
      <w:b/>
      <w:bCs/>
      <w:color w:val="6E6E6E"/>
      <w:lang w:eastAsia="zh-CN"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5E64DF"/>
    <w:pPr>
      <w:keepNext/>
      <w:keepLines/>
      <w:spacing w:before="40" w:after="0"/>
      <w:outlineLvl w:val="7"/>
    </w:pPr>
    <w:rPr>
      <w:rFonts w:ascii="Cambria" w:eastAsia="SimSun" w:hAnsi="Cambria" w:cs="Times New Roman"/>
      <w:b/>
      <w:bCs/>
      <w:i/>
      <w:iCs/>
      <w:color w:val="6E6E6E"/>
      <w:lang w:eastAsia="zh-CN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5E64DF"/>
    <w:pPr>
      <w:keepNext/>
      <w:keepLines/>
      <w:spacing w:before="40" w:after="0"/>
      <w:outlineLvl w:val="8"/>
    </w:pPr>
    <w:rPr>
      <w:rFonts w:ascii="Cambria" w:eastAsia="SimSun" w:hAnsi="Cambria" w:cs="Times New Roman"/>
      <w:i/>
      <w:iCs/>
      <w:color w:val="6E6E6E"/>
      <w:lang w:eastAsia="zh-CN"/>
    </w:rPr>
  </w:style>
  <w:style w:type="numbering" w:customStyle="1" w:styleId="NoList1">
    <w:name w:val="No List1"/>
    <w:next w:val="NoList"/>
    <w:uiPriority w:val="99"/>
    <w:semiHidden/>
    <w:unhideWhenUsed/>
    <w:rsid w:val="005E64DF"/>
  </w:style>
  <w:style w:type="paragraph" w:styleId="ListParagraph">
    <w:name w:val="List Paragraph"/>
    <w:basedOn w:val="Normal"/>
    <w:uiPriority w:val="34"/>
    <w:qFormat/>
    <w:rsid w:val="005E64DF"/>
    <w:pPr>
      <w:ind w:left="720"/>
      <w:contextualSpacing/>
    </w:pPr>
    <w:rPr>
      <w:rFonts w:eastAsia="SimSun"/>
      <w:lang w:eastAsia="zh-CN"/>
    </w:rPr>
  </w:style>
  <w:style w:type="paragraph" w:customStyle="1" w:styleId="Title1">
    <w:name w:val="Title1"/>
    <w:basedOn w:val="Normal"/>
    <w:next w:val="Normal"/>
    <w:uiPriority w:val="10"/>
    <w:qFormat/>
    <w:rsid w:val="005E64DF"/>
    <w:pPr>
      <w:spacing w:after="0" w:line="204" w:lineRule="auto"/>
      <w:contextualSpacing/>
    </w:pPr>
    <w:rPr>
      <w:rFonts w:ascii="Cambria" w:eastAsia="SimSun" w:hAnsi="Cambria" w:cs="Times New Roman"/>
      <w:caps/>
      <w:color w:val="000000"/>
      <w:spacing w:val="-15"/>
      <w:sz w:val="72"/>
      <w:szCs w:val="72"/>
      <w:lang w:eastAsia="zh-CN"/>
    </w:rPr>
  </w:style>
  <w:style w:type="character" w:customStyle="1" w:styleId="TitleChar">
    <w:name w:val="Title Char"/>
    <w:basedOn w:val="DefaultParagraphFont"/>
    <w:link w:val="Title"/>
    <w:uiPriority w:val="10"/>
    <w:rsid w:val="005E64DF"/>
    <w:rPr>
      <w:rFonts w:ascii="Cambria" w:eastAsia="SimSun" w:hAnsi="Cambria" w:cs="Times New Roman"/>
      <w:caps/>
      <w:color w:val="000000"/>
      <w:spacing w:val="-15"/>
      <w:sz w:val="72"/>
      <w:szCs w:val="72"/>
    </w:rPr>
  </w:style>
  <w:style w:type="character" w:customStyle="1" w:styleId="Heading1Char">
    <w:name w:val="Heading 1 Char"/>
    <w:basedOn w:val="DefaultParagraphFont"/>
    <w:link w:val="Heading11"/>
    <w:uiPriority w:val="9"/>
    <w:rsid w:val="005E64DF"/>
    <w:rPr>
      <w:rFonts w:ascii="Cambria" w:eastAsia="SimSun" w:hAnsi="Cambria" w:cs="Times New Roman"/>
      <w:color w:val="000000"/>
      <w:sz w:val="36"/>
      <w:szCs w:val="36"/>
    </w:rPr>
  </w:style>
  <w:style w:type="character" w:customStyle="1" w:styleId="Heading2Char">
    <w:name w:val="Heading 2 Char"/>
    <w:basedOn w:val="DefaultParagraphFont"/>
    <w:link w:val="Heading2"/>
    <w:rsid w:val="005E64DF"/>
    <w:rPr>
      <w:rFonts w:ascii="Cambria" w:eastAsia="SimSun" w:hAnsi="Cambria" w:cs="Times New Roman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E64DF"/>
    <w:rPr>
      <w:rFonts w:ascii="Cambria" w:eastAsia="SimSun" w:hAnsi="Cambria" w:cs="Times New Roman"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5E64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64DF"/>
    <w:pPr>
      <w:spacing w:line="240" w:lineRule="auto"/>
    </w:pPr>
    <w:rPr>
      <w:rFonts w:eastAsia="SimSun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64DF"/>
    <w:rPr>
      <w:rFonts w:eastAsia="SimSu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64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64DF"/>
    <w:rPr>
      <w:rFonts w:eastAsia="SimSun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64DF"/>
    <w:pPr>
      <w:spacing w:after="0" w:line="240" w:lineRule="auto"/>
    </w:pPr>
    <w:rPr>
      <w:rFonts w:ascii="Segoe UI" w:eastAsia="SimSun" w:hAnsi="Segoe UI" w:cs="Segoe UI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64DF"/>
    <w:rPr>
      <w:rFonts w:ascii="Segoe UI" w:eastAsia="SimSun" w:hAnsi="Segoe UI" w:cs="Segoe UI"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unhideWhenUsed/>
    <w:rsid w:val="005E64DF"/>
    <w:rPr>
      <w:color w:val="0000FF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5E6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CSNormalText">
    <w:name w:val="CCS Normal Text"/>
    <w:basedOn w:val="Normal"/>
    <w:link w:val="CCSNormalTextChar"/>
    <w:rsid w:val="005E64DF"/>
    <w:pPr>
      <w:spacing w:before="60" w:after="120" w:line="240" w:lineRule="auto"/>
    </w:pPr>
    <w:rPr>
      <w:rFonts w:ascii="Arial" w:hAnsi="Arial" w:cs="Arial"/>
      <w:lang w:eastAsia="zh-CN" w:bidi="th-TH"/>
    </w:rPr>
  </w:style>
  <w:style w:type="paragraph" w:customStyle="1" w:styleId="CCS-Heading3">
    <w:name w:val="CCS-Heading 3"/>
    <w:basedOn w:val="Normal"/>
    <w:link w:val="CCS-Heading3Char"/>
    <w:rsid w:val="005E64DF"/>
    <w:pPr>
      <w:tabs>
        <w:tab w:val="left" w:pos="1134"/>
      </w:tabs>
      <w:spacing w:before="240" w:after="120" w:line="240" w:lineRule="auto"/>
    </w:pPr>
    <w:rPr>
      <w:rFonts w:ascii="Arial" w:hAnsi="Arial" w:cs="Arial"/>
      <w:b/>
      <w:sz w:val="28"/>
      <w:szCs w:val="28"/>
    </w:rPr>
  </w:style>
  <w:style w:type="paragraph" w:customStyle="1" w:styleId="CCS-TableText">
    <w:name w:val="CCS-Table Text"/>
    <w:basedOn w:val="Normal"/>
    <w:rsid w:val="005E64DF"/>
    <w:pPr>
      <w:spacing w:before="60" w:after="60" w:line="240" w:lineRule="auto"/>
    </w:pPr>
    <w:rPr>
      <w:rFonts w:ascii="Arial" w:hAnsi="Arial" w:cs="Arial"/>
    </w:rPr>
  </w:style>
  <w:style w:type="character" w:customStyle="1" w:styleId="CCSNormalTextChar">
    <w:name w:val="CCS Normal Text Char"/>
    <w:basedOn w:val="DefaultParagraphFont"/>
    <w:link w:val="CCSNormalText"/>
    <w:locked/>
    <w:rsid w:val="005E64DF"/>
    <w:rPr>
      <w:rFonts w:ascii="Arial" w:hAnsi="Arial" w:cs="Arial"/>
      <w:lang w:eastAsia="zh-CN" w:bidi="th-TH"/>
    </w:rPr>
  </w:style>
  <w:style w:type="character" w:customStyle="1" w:styleId="CCS-Heading3Char">
    <w:name w:val="CCS-Heading 3 Char"/>
    <w:basedOn w:val="DefaultParagraphFont"/>
    <w:link w:val="CCS-Heading3"/>
    <w:locked/>
    <w:rsid w:val="005E64DF"/>
    <w:rPr>
      <w:rFonts w:ascii="Arial" w:hAnsi="Arial" w:cs="Arial"/>
      <w:b/>
      <w:sz w:val="28"/>
      <w:szCs w:val="28"/>
    </w:rPr>
  </w:style>
  <w:style w:type="paragraph" w:customStyle="1" w:styleId="CCS-TableHeading">
    <w:name w:val="CCS-Table Heading"/>
    <w:basedOn w:val="Normal"/>
    <w:link w:val="CCS-TableHeadingChar"/>
    <w:rsid w:val="005E64DF"/>
    <w:pPr>
      <w:tabs>
        <w:tab w:val="left" w:pos="1134"/>
      </w:tabs>
      <w:spacing w:before="60" w:after="120" w:line="240" w:lineRule="auto"/>
    </w:pPr>
    <w:rPr>
      <w:rFonts w:ascii="Arial" w:hAnsi="Arial" w:cs="Arial"/>
      <w:b/>
      <w:sz w:val="24"/>
      <w:szCs w:val="24"/>
    </w:rPr>
  </w:style>
  <w:style w:type="paragraph" w:customStyle="1" w:styleId="CCS-TableHeading2">
    <w:name w:val="CCS-Table Heading 2"/>
    <w:basedOn w:val="CCS-TableHeading"/>
    <w:link w:val="CCS-TableHeading2Char"/>
    <w:rsid w:val="005E64DF"/>
    <w:pPr>
      <w:jc w:val="center"/>
    </w:pPr>
    <w:rPr>
      <w:sz w:val="21"/>
      <w:szCs w:val="21"/>
    </w:rPr>
  </w:style>
  <w:style w:type="character" w:customStyle="1" w:styleId="CCS-TableHeadingChar">
    <w:name w:val="CCS-Table Heading Char"/>
    <w:basedOn w:val="DefaultParagraphFont"/>
    <w:link w:val="CCS-TableHeading"/>
    <w:rsid w:val="005E64DF"/>
    <w:rPr>
      <w:rFonts w:ascii="Arial" w:hAnsi="Arial" w:cs="Arial"/>
      <w:b/>
      <w:sz w:val="24"/>
      <w:szCs w:val="24"/>
    </w:rPr>
  </w:style>
  <w:style w:type="character" w:customStyle="1" w:styleId="CCS-TableHeading2Char">
    <w:name w:val="CCS-Table Heading 2 Char"/>
    <w:basedOn w:val="CCS-TableHeadingChar"/>
    <w:link w:val="CCS-TableHeading2"/>
    <w:rsid w:val="005E64DF"/>
    <w:rPr>
      <w:rFonts w:ascii="Arial" w:hAnsi="Arial" w:cs="Arial"/>
      <w:b/>
      <w:sz w:val="21"/>
      <w:szCs w:val="21"/>
    </w:rPr>
  </w:style>
  <w:style w:type="character" w:styleId="Emphasis">
    <w:name w:val="Emphasis"/>
    <w:basedOn w:val="DefaultParagraphFont"/>
    <w:uiPriority w:val="20"/>
    <w:qFormat/>
    <w:rsid w:val="005E64DF"/>
    <w:rPr>
      <w:i/>
      <w:iCs/>
    </w:rPr>
  </w:style>
  <w:style w:type="character" w:customStyle="1" w:styleId="doi1">
    <w:name w:val="doi1"/>
    <w:basedOn w:val="DefaultParagraphFont"/>
    <w:rsid w:val="005E64D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E64DF"/>
    <w:rPr>
      <w:color w:val="808080"/>
      <w:shd w:val="clear" w:color="auto" w:fill="E6E6E6"/>
    </w:rPr>
  </w:style>
  <w:style w:type="paragraph" w:styleId="TOC1">
    <w:name w:val="toc 1"/>
    <w:basedOn w:val="Normal"/>
    <w:next w:val="Normal"/>
    <w:autoRedefine/>
    <w:uiPriority w:val="39"/>
    <w:unhideWhenUsed/>
    <w:rsid w:val="005E64DF"/>
    <w:pPr>
      <w:spacing w:after="100"/>
    </w:pPr>
    <w:rPr>
      <w:rFonts w:eastAsia="SimSun"/>
      <w:lang w:eastAsia="zh-CN"/>
    </w:rPr>
  </w:style>
  <w:style w:type="paragraph" w:styleId="TOC2">
    <w:name w:val="toc 2"/>
    <w:basedOn w:val="Normal"/>
    <w:next w:val="Normal"/>
    <w:autoRedefine/>
    <w:uiPriority w:val="39"/>
    <w:unhideWhenUsed/>
    <w:rsid w:val="005E64DF"/>
    <w:pPr>
      <w:spacing w:after="100"/>
      <w:ind w:left="220"/>
    </w:pPr>
    <w:rPr>
      <w:rFonts w:eastAsia="SimSun"/>
      <w:lang w:eastAsia="zh-CN"/>
    </w:rPr>
  </w:style>
  <w:style w:type="paragraph" w:styleId="TOC3">
    <w:name w:val="toc 3"/>
    <w:basedOn w:val="Normal"/>
    <w:next w:val="Normal"/>
    <w:autoRedefine/>
    <w:uiPriority w:val="39"/>
    <w:unhideWhenUsed/>
    <w:rsid w:val="005E64DF"/>
    <w:pPr>
      <w:spacing w:after="100"/>
      <w:ind w:left="440"/>
    </w:pPr>
    <w:rPr>
      <w:rFonts w:eastAsia="SimSun"/>
      <w:lang w:eastAsia="zh-CN"/>
    </w:rPr>
  </w:style>
  <w:style w:type="character" w:customStyle="1" w:styleId="Heading1Char1">
    <w:name w:val="Heading 1 Char1"/>
    <w:basedOn w:val="DefaultParagraphFont"/>
    <w:link w:val="Heading1"/>
    <w:uiPriority w:val="9"/>
    <w:rsid w:val="005E64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E64DF"/>
    <w:pPr>
      <w:spacing w:before="400" w:after="40" w:line="240" w:lineRule="auto"/>
      <w:outlineLvl w:val="9"/>
    </w:pPr>
    <w:rPr>
      <w:color w:val="000000"/>
      <w:sz w:val="36"/>
      <w:szCs w:val="36"/>
      <w:lang w:eastAsia="zh-CN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E64DF"/>
    <w:rPr>
      <w:color w:val="808080"/>
      <w:shd w:val="clear" w:color="auto" w:fill="E6E6E6"/>
    </w:rPr>
  </w:style>
  <w:style w:type="paragraph" w:customStyle="1" w:styleId="MDPI11articletype">
    <w:name w:val="MDPI_1.1_article_type"/>
    <w:basedOn w:val="MDPI31text"/>
    <w:next w:val="MDPI12title"/>
    <w:rsid w:val="005E64DF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rsid w:val="005E64DF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rsid w:val="005E64DF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rsid w:val="005E64DF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rsid w:val="005E64DF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rsid w:val="005E64DF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rsid w:val="005E64DF"/>
    <w:pPr>
      <w:spacing w:before="240"/>
      <w:ind w:left="113" w:firstLine="0"/>
    </w:pPr>
  </w:style>
  <w:style w:type="paragraph" w:customStyle="1" w:styleId="MDPI19line">
    <w:name w:val="MDPI_1.9_line"/>
    <w:basedOn w:val="MDPI31text"/>
    <w:rsid w:val="005E64DF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5E64DF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Footer">
    <w:name w:val="footer"/>
    <w:basedOn w:val="Normal"/>
    <w:link w:val="FooterChar"/>
    <w:uiPriority w:val="99"/>
    <w:rsid w:val="005E64DF"/>
    <w:pPr>
      <w:tabs>
        <w:tab w:val="center" w:pos="4153"/>
        <w:tab w:val="right" w:pos="8306"/>
      </w:tabs>
      <w:snapToGrid w:val="0"/>
      <w:spacing w:after="0" w:line="240" w:lineRule="atLeast"/>
      <w:jc w:val="both"/>
    </w:pPr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5E64DF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Header">
    <w:name w:val="header"/>
    <w:basedOn w:val="Normal"/>
    <w:link w:val="HeaderChar"/>
    <w:uiPriority w:val="99"/>
    <w:rsid w:val="005E64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tLeast"/>
      <w:jc w:val="center"/>
    </w:pPr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customStyle="1" w:styleId="HeaderChar">
    <w:name w:val="Header Char"/>
    <w:basedOn w:val="DefaultParagraphFont"/>
    <w:link w:val="Header"/>
    <w:uiPriority w:val="99"/>
    <w:rsid w:val="005E64DF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customStyle="1" w:styleId="MDPIheaderjournallogo">
    <w:name w:val="MDPI_header_journal_logo"/>
    <w:rsid w:val="005E64DF"/>
    <w:pPr>
      <w:adjustRightInd w:val="0"/>
      <w:snapToGrid w:val="0"/>
      <w:spacing w:after="0" w:line="240" w:lineRule="auto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MDPI32textnoindent">
    <w:name w:val="MDPI_3.2_text_no_indent"/>
    <w:basedOn w:val="MDPI31text"/>
    <w:rsid w:val="005E64DF"/>
    <w:pPr>
      <w:ind w:firstLine="0"/>
    </w:pPr>
  </w:style>
  <w:style w:type="paragraph" w:customStyle="1" w:styleId="MDPI33textspaceafter">
    <w:name w:val="MDPI_3.3_text_space_after"/>
    <w:basedOn w:val="MDPI31text"/>
    <w:rsid w:val="005E64DF"/>
    <w:pPr>
      <w:spacing w:after="240"/>
    </w:pPr>
  </w:style>
  <w:style w:type="paragraph" w:customStyle="1" w:styleId="MDPI34textspacebefore">
    <w:name w:val="MDPI_3.4_text_space_before"/>
    <w:basedOn w:val="MDPI31text"/>
    <w:rsid w:val="005E64DF"/>
    <w:pPr>
      <w:spacing w:before="240"/>
    </w:pPr>
  </w:style>
  <w:style w:type="paragraph" w:customStyle="1" w:styleId="MDPI35textbeforelist">
    <w:name w:val="MDPI_3.5_text_before_list"/>
    <w:basedOn w:val="MDPI31text"/>
    <w:rsid w:val="005E64DF"/>
    <w:pPr>
      <w:spacing w:after="120"/>
    </w:pPr>
  </w:style>
  <w:style w:type="paragraph" w:customStyle="1" w:styleId="MDPI36textafterlist">
    <w:name w:val="MDPI_3.6_text_after_list"/>
    <w:basedOn w:val="MDPI31text"/>
    <w:rsid w:val="005E64DF"/>
    <w:pPr>
      <w:spacing w:before="120"/>
    </w:pPr>
  </w:style>
  <w:style w:type="paragraph" w:customStyle="1" w:styleId="MDPI37itemize">
    <w:name w:val="MDPI_3.7_itemize"/>
    <w:basedOn w:val="MDPI31text"/>
    <w:rsid w:val="005E64DF"/>
    <w:pPr>
      <w:numPr>
        <w:numId w:val="21"/>
      </w:numPr>
      <w:ind w:left="425" w:hanging="425"/>
    </w:pPr>
  </w:style>
  <w:style w:type="paragraph" w:customStyle="1" w:styleId="MDPI38bullet">
    <w:name w:val="MDPI_3.8_bullet"/>
    <w:basedOn w:val="MDPI31text"/>
    <w:rsid w:val="005E64DF"/>
    <w:pPr>
      <w:numPr>
        <w:numId w:val="22"/>
      </w:numPr>
      <w:ind w:left="425" w:hanging="425"/>
    </w:pPr>
  </w:style>
  <w:style w:type="paragraph" w:customStyle="1" w:styleId="MDPI39equation">
    <w:name w:val="MDPI_3.9_equation"/>
    <w:basedOn w:val="MDPI31text"/>
    <w:rsid w:val="005E64DF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rsid w:val="005E64DF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rsid w:val="005E64DF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41tablecaption">
    <w:name w:val="MDPI_4.1_table_caption"/>
    <w:basedOn w:val="MDPI62Acknowledgments"/>
    <w:rsid w:val="005E64DF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rsid w:val="005E64DF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rsid w:val="005E64DF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rsid w:val="005E64DF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rsid w:val="005E64DF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rsid w:val="005E64DF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rsid w:val="005E64DF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rsid w:val="005E64DF"/>
  </w:style>
  <w:style w:type="paragraph" w:customStyle="1" w:styleId="MDPI81theorem">
    <w:name w:val="MDPI_8.1_theorem"/>
    <w:basedOn w:val="MDPI32textnoindent"/>
    <w:rsid w:val="005E64DF"/>
    <w:rPr>
      <w:i/>
    </w:rPr>
  </w:style>
  <w:style w:type="paragraph" w:customStyle="1" w:styleId="MDPI82proof">
    <w:name w:val="MDPI_8.2_proof"/>
    <w:basedOn w:val="MDPI32textnoindent"/>
    <w:rsid w:val="005E64DF"/>
  </w:style>
  <w:style w:type="paragraph" w:customStyle="1" w:styleId="MDPIfooterfirstpage">
    <w:name w:val="MDPI_footer_firstpage"/>
    <w:basedOn w:val="Normal"/>
    <w:rsid w:val="005E64DF"/>
    <w:pPr>
      <w:tabs>
        <w:tab w:val="right" w:pos="8845"/>
      </w:tabs>
      <w:adjustRightInd w:val="0"/>
      <w:snapToGrid w:val="0"/>
      <w:spacing w:before="120" w:after="0" w:line="160" w:lineRule="exact"/>
    </w:pPr>
    <w:rPr>
      <w:rFonts w:ascii="Palatino Linotype" w:eastAsia="Times New Roman" w:hAnsi="Palatino Linotype" w:cs="Times New Roman"/>
      <w:sz w:val="16"/>
      <w:szCs w:val="20"/>
      <w:lang w:val="en-US" w:eastAsia="de-DE"/>
    </w:rPr>
  </w:style>
  <w:style w:type="paragraph" w:customStyle="1" w:styleId="MDPI31text">
    <w:name w:val="MDPI_3.1_text"/>
    <w:link w:val="MDPI31textChar"/>
    <w:qFormat/>
    <w:rsid w:val="005E64DF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23heading3">
    <w:name w:val="MDPI_2.3_heading3"/>
    <w:basedOn w:val="MDPI31text"/>
    <w:rsid w:val="005E64DF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rsid w:val="005E64DF"/>
    <w:pPr>
      <w:outlineLvl w:val="0"/>
    </w:pPr>
    <w:rPr>
      <w:b/>
    </w:rPr>
  </w:style>
  <w:style w:type="paragraph" w:customStyle="1" w:styleId="MDPI22heading2">
    <w:name w:val="MDPI_2.2_heading2"/>
    <w:basedOn w:val="Normal"/>
    <w:rsid w:val="005E64DF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val="en-US" w:eastAsia="de-DE" w:bidi="en-US"/>
    </w:rPr>
  </w:style>
  <w:style w:type="paragraph" w:customStyle="1" w:styleId="MDPI71References">
    <w:name w:val="MDPI_7.1_References"/>
    <w:basedOn w:val="MDPI62Acknowledgments"/>
    <w:rsid w:val="005E64DF"/>
    <w:pPr>
      <w:numPr>
        <w:numId w:val="23"/>
      </w:numPr>
      <w:spacing w:before="0" w:line="260" w:lineRule="atLeast"/>
      <w:ind w:left="425" w:hanging="425"/>
    </w:pPr>
  </w:style>
  <w:style w:type="character" w:styleId="LineNumber">
    <w:name w:val="line number"/>
    <w:basedOn w:val="DefaultParagraphFont"/>
    <w:uiPriority w:val="99"/>
    <w:semiHidden/>
    <w:unhideWhenUsed/>
    <w:rsid w:val="005E64DF"/>
  </w:style>
  <w:style w:type="table" w:customStyle="1" w:styleId="MDPI41threelinetable">
    <w:name w:val="MDPI_4.1_three_line_table"/>
    <w:basedOn w:val="TableNormal"/>
    <w:uiPriority w:val="99"/>
    <w:rsid w:val="005E64DF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CA" w:eastAsia="en-CA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table" w:styleId="PlainTable4">
    <w:name w:val="Plain Table 4"/>
    <w:basedOn w:val="TableNormal"/>
    <w:uiPriority w:val="44"/>
    <w:rsid w:val="005E64DF"/>
    <w:pPr>
      <w:spacing w:after="0" w:line="240" w:lineRule="auto"/>
    </w:pPr>
    <w:rPr>
      <w:rFonts w:ascii="Calibri" w:eastAsia="SimSun" w:hAnsi="Calibri" w:cs="Times New Roman"/>
      <w:sz w:val="20"/>
      <w:szCs w:val="20"/>
      <w:lang w:val="en-CA" w:eastAsia="en-CA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normaltextrun">
    <w:name w:val="normaltextrun"/>
    <w:rsid w:val="005E64DF"/>
  </w:style>
  <w:style w:type="character" w:customStyle="1" w:styleId="eop">
    <w:name w:val="eop"/>
    <w:rsid w:val="005E64DF"/>
  </w:style>
  <w:style w:type="character" w:customStyle="1" w:styleId="spellingerror">
    <w:name w:val="spellingerror"/>
    <w:rsid w:val="005E64DF"/>
  </w:style>
  <w:style w:type="table" w:customStyle="1" w:styleId="TableGrid2">
    <w:name w:val="Table Grid2"/>
    <w:basedOn w:val="TableNormal"/>
    <w:next w:val="TableGrid"/>
    <w:uiPriority w:val="39"/>
    <w:rsid w:val="005E6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E64DF"/>
    <w:pPr>
      <w:spacing w:after="0" w:line="340" w:lineRule="atLeast"/>
      <w:jc w:val="center"/>
    </w:pPr>
    <w:rPr>
      <w:rFonts w:ascii="Calibri" w:eastAsia="Times New Roman" w:hAnsi="Calibri" w:cs="Calibri"/>
      <w:noProof/>
      <w:color w:val="000000"/>
      <w:szCs w:val="20"/>
      <w:lang w:val="de-DE"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5E64DF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5E64DF"/>
    <w:rPr>
      <w:rFonts w:ascii="Calibri" w:eastAsia="Times New Roman" w:hAnsi="Calibri" w:cs="Calibri"/>
      <w:noProof/>
      <w:snapToGrid/>
      <w:color w:val="000000"/>
      <w:sz w:val="20"/>
      <w:szCs w:val="20"/>
      <w:lang w:val="de-DE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5E64DF"/>
    <w:pPr>
      <w:spacing w:after="0" w:line="240" w:lineRule="atLeast"/>
      <w:jc w:val="both"/>
    </w:pPr>
    <w:rPr>
      <w:rFonts w:ascii="Calibri" w:eastAsia="Times New Roman" w:hAnsi="Calibri" w:cs="Calibri"/>
      <w:noProof/>
      <w:color w:val="000000"/>
      <w:szCs w:val="20"/>
      <w:lang w:val="de-DE" w:eastAsia="de-DE" w:bidi="en-US"/>
    </w:rPr>
  </w:style>
  <w:style w:type="character" w:customStyle="1" w:styleId="EndNoteBibliographyChar">
    <w:name w:val="EndNote Bibliography Char"/>
    <w:basedOn w:val="MDPI31textChar"/>
    <w:link w:val="EndNoteBibliography"/>
    <w:rsid w:val="005E64DF"/>
    <w:rPr>
      <w:rFonts w:ascii="Calibri" w:eastAsia="Times New Roman" w:hAnsi="Calibri" w:cs="Calibri"/>
      <w:noProof/>
      <w:snapToGrid/>
      <w:color w:val="000000"/>
      <w:sz w:val="20"/>
      <w:szCs w:val="20"/>
      <w:lang w:val="de-DE" w:eastAsia="de-DE"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5E64DF"/>
    <w:rPr>
      <w:rFonts w:ascii="Cambria" w:eastAsia="SimSun" w:hAnsi="Cambria" w:cs="Times New Roman"/>
      <w:color w:val="A5A5A5"/>
      <w:sz w:val="24"/>
      <w:szCs w:val="24"/>
    </w:rPr>
  </w:style>
  <w:style w:type="paragraph" w:customStyle="1" w:styleId="Caption1">
    <w:name w:val="Caption1"/>
    <w:basedOn w:val="Normal"/>
    <w:next w:val="Normal"/>
    <w:uiPriority w:val="35"/>
    <w:unhideWhenUsed/>
    <w:qFormat/>
    <w:rsid w:val="005E64DF"/>
    <w:pPr>
      <w:spacing w:line="240" w:lineRule="auto"/>
    </w:pPr>
    <w:rPr>
      <w:rFonts w:eastAsia="SimSun"/>
      <w:b/>
      <w:bCs/>
      <w:smallCaps/>
      <w:color w:val="000000"/>
      <w:lang w:eastAsia="zh-CN"/>
    </w:rPr>
  </w:style>
  <w:style w:type="paragraph" w:styleId="TableofFigures">
    <w:name w:val="table of figures"/>
    <w:basedOn w:val="Normal"/>
    <w:next w:val="Normal"/>
    <w:uiPriority w:val="99"/>
    <w:unhideWhenUsed/>
    <w:rsid w:val="005E64DF"/>
    <w:pPr>
      <w:spacing w:after="0"/>
    </w:pPr>
    <w:rPr>
      <w:rFonts w:eastAsia="SimSun"/>
      <w:lang w:eastAsia="zh-CN"/>
    </w:rPr>
  </w:style>
  <w:style w:type="paragraph" w:customStyle="1" w:styleId="Body">
    <w:name w:val="Body"/>
    <w:link w:val="BodyChar"/>
    <w:autoRedefine/>
    <w:rsid w:val="005E64DF"/>
    <w:pPr>
      <w:spacing w:after="0" w:line="240" w:lineRule="auto"/>
    </w:pPr>
    <w:rPr>
      <w:rFonts w:ascii="Bookman Old Style" w:eastAsia="ヒラギノ角ゴ Pro W3" w:hAnsi="Bookman Old Style" w:cs="Times New Roman"/>
      <w:color w:val="000000"/>
      <w:sz w:val="24"/>
      <w:szCs w:val="20"/>
      <w:lang w:eastAsia="en-AU"/>
    </w:rPr>
  </w:style>
  <w:style w:type="character" w:customStyle="1" w:styleId="BodyChar">
    <w:name w:val="Body Char"/>
    <w:basedOn w:val="DefaultParagraphFont"/>
    <w:link w:val="Body"/>
    <w:rsid w:val="005E64DF"/>
    <w:rPr>
      <w:rFonts w:ascii="Bookman Old Style" w:eastAsia="ヒラギノ角ゴ Pro W3" w:hAnsi="Bookman Old Style" w:cs="Times New Roman"/>
      <w:color w:val="000000"/>
      <w:sz w:val="24"/>
      <w:szCs w:val="20"/>
      <w:lang w:eastAsia="en-A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E64DF"/>
    <w:rPr>
      <w:rFonts w:ascii="Cambria" w:eastAsia="SimSun" w:hAnsi="Cambria" w:cs="Times New Roman"/>
      <w:caps/>
      <w:color w:val="A5A5A5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E64DF"/>
    <w:rPr>
      <w:rFonts w:ascii="Cambria" w:eastAsia="SimSun" w:hAnsi="Cambria" w:cs="Times New Roman"/>
      <w:i/>
      <w:iCs/>
      <w:caps/>
      <w:color w:val="6E6E6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E64DF"/>
    <w:rPr>
      <w:rFonts w:ascii="Cambria" w:eastAsia="SimSun" w:hAnsi="Cambria" w:cs="Times New Roman"/>
      <w:b/>
      <w:bCs/>
      <w:color w:val="6E6E6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E64DF"/>
    <w:rPr>
      <w:rFonts w:ascii="Cambria" w:eastAsia="SimSun" w:hAnsi="Cambria" w:cs="Times New Roman"/>
      <w:b/>
      <w:bCs/>
      <w:i/>
      <w:iCs/>
      <w:color w:val="6E6E6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E64DF"/>
    <w:rPr>
      <w:rFonts w:ascii="Cambria" w:eastAsia="SimSun" w:hAnsi="Cambria" w:cs="Times New Roman"/>
      <w:i/>
      <w:iCs/>
      <w:color w:val="6E6E6E"/>
    </w:rPr>
  </w:style>
  <w:style w:type="paragraph" w:customStyle="1" w:styleId="Subtitle1">
    <w:name w:val="Subtitle1"/>
    <w:basedOn w:val="Normal"/>
    <w:next w:val="Normal"/>
    <w:uiPriority w:val="11"/>
    <w:qFormat/>
    <w:rsid w:val="005E64DF"/>
    <w:pPr>
      <w:numPr>
        <w:ilvl w:val="1"/>
      </w:numPr>
      <w:spacing w:after="240" w:line="240" w:lineRule="auto"/>
    </w:pPr>
    <w:rPr>
      <w:rFonts w:ascii="Cambria" w:eastAsia="SimSun" w:hAnsi="Cambria" w:cs="Times New Roman"/>
      <w:color w:val="DDDDDD"/>
      <w:sz w:val="28"/>
      <w:szCs w:val="28"/>
      <w:lang w:eastAsia="zh-CN"/>
    </w:rPr>
  </w:style>
  <w:style w:type="character" w:customStyle="1" w:styleId="SubtitleChar">
    <w:name w:val="Subtitle Char"/>
    <w:basedOn w:val="DefaultParagraphFont"/>
    <w:link w:val="Subtitle"/>
    <w:uiPriority w:val="11"/>
    <w:rsid w:val="005E64DF"/>
    <w:rPr>
      <w:rFonts w:ascii="Cambria" w:eastAsia="SimSun" w:hAnsi="Cambria" w:cs="Times New Roman"/>
      <w:color w:val="DDDDDD"/>
      <w:sz w:val="28"/>
      <w:szCs w:val="28"/>
    </w:rPr>
  </w:style>
  <w:style w:type="character" w:styleId="Strong">
    <w:name w:val="Strong"/>
    <w:basedOn w:val="DefaultParagraphFont"/>
    <w:uiPriority w:val="22"/>
    <w:qFormat/>
    <w:rsid w:val="005E64DF"/>
    <w:rPr>
      <w:b/>
      <w:bCs/>
    </w:rPr>
  </w:style>
  <w:style w:type="paragraph" w:styleId="NoSpacing">
    <w:name w:val="No Spacing"/>
    <w:link w:val="NoSpacingChar"/>
    <w:uiPriority w:val="1"/>
    <w:qFormat/>
    <w:rsid w:val="005E64DF"/>
    <w:pPr>
      <w:spacing w:after="0" w:line="240" w:lineRule="auto"/>
    </w:pPr>
    <w:rPr>
      <w:rFonts w:eastAsia="SimSun"/>
      <w:lang w:eastAsia="zh-CN"/>
    </w:rPr>
  </w:style>
  <w:style w:type="paragraph" w:customStyle="1" w:styleId="Quote1">
    <w:name w:val="Quote1"/>
    <w:basedOn w:val="Normal"/>
    <w:next w:val="Normal"/>
    <w:uiPriority w:val="29"/>
    <w:qFormat/>
    <w:rsid w:val="005E64DF"/>
    <w:pPr>
      <w:spacing w:before="120" w:after="120"/>
      <w:ind w:left="720"/>
    </w:pPr>
    <w:rPr>
      <w:rFonts w:eastAsia="SimSun"/>
      <w:color w:val="000000"/>
      <w:sz w:val="24"/>
      <w:szCs w:val="24"/>
      <w:lang w:eastAsia="zh-CN"/>
    </w:rPr>
  </w:style>
  <w:style w:type="character" w:customStyle="1" w:styleId="QuoteChar">
    <w:name w:val="Quote Char"/>
    <w:basedOn w:val="DefaultParagraphFont"/>
    <w:link w:val="Quote"/>
    <w:uiPriority w:val="29"/>
    <w:rsid w:val="005E64DF"/>
    <w:rPr>
      <w:color w:val="000000"/>
      <w:sz w:val="24"/>
      <w:szCs w:val="24"/>
    </w:rPr>
  </w:style>
  <w:style w:type="paragraph" w:customStyle="1" w:styleId="IntenseQuote1">
    <w:name w:val="Intense Quote1"/>
    <w:basedOn w:val="Normal"/>
    <w:next w:val="Normal"/>
    <w:uiPriority w:val="30"/>
    <w:qFormat/>
    <w:rsid w:val="005E64DF"/>
    <w:pPr>
      <w:spacing w:before="100" w:beforeAutospacing="1" w:after="240" w:line="240" w:lineRule="auto"/>
      <w:ind w:left="720"/>
      <w:jc w:val="center"/>
    </w:pPr>
    <w:rPr>
      <w:rFonts w:ascii="Cambria" w:eastAsia="SimSun" w:hAnsi="Cambria" w:cs="Times New Roman"/>
      <w:color w:val="000000"/>
      <w:spacing w:val="-6"/>
      <w:sz w:val="32"/>
      <w:szCs w:val="32"/>
      <w:lang w:eastAsia="zh-CN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E64DF"/>
    <w:rPr>
      <w:rFonts w:ascii="Cambria" w:eastAsia="SimSun" w:hAnsi="Cambria" w:cs="Times New Roman"/>
      <w:color w:val="000000"/>
      <w:spacing w:val="-6"/>
      <w:sz w:val="32"/>
      <w:szCs w:val="32"/>
    </w:rPr>
  </w:style>
  <w:style w:type="character" w:customStyle="1" w:styleId="SubtleEmphasis1">
    <w:name w:val="Subtle Emphasis1"/>
    <w:basedOn w:val="DefaultParagraphFont"/>
    <w:uiPriority w:val="19"/>
    <w:qFormat/>
    <w:rsid w:val="005E64DF"/>
    <w:rPr>
      <w:i/>
      <w:iCs/>
      <w:color w:val="595959"/>
    </w:rPr>
  </w:style>
  <w:style w:type="character" w:styleId="IntenseEmphasis">
    <w:name w:val="Intense Emphasis"/>
    <w:basedOn w:val="DefaultParagraphFont"/>
    <w:uiPriority w:val="21"/>
    <w:qFormat/>
    <w:rsid w:val="005E64DF"/>
    <w:rPr>
      <w:b/>
      <w:bCs/>
      <w:i/>
      <w:iCs/>
    </w:rPr>
  </w:style>
  <w:style w:type="character" w:customStyle="1" w:styleId="SubtleReference1">
    <w:name w:val="Subtle Reference1"/>
    <w:basedOn w:val="DefaultParagraphFont"/>
    <w:uiPriority w:val="31"/>
    <w:qFormat/>
    <w:rsid w:val="005E64DF"/>
    <w:rPr>
      <w:smallCaps/>
      <w:color w:val="595959"/>
      <w:u w:val="none" w:color="7F7F7F"/>
      <w:bdr w:val="none" w:sz="0" w:space="0" w:color="auto"/>
    </w:rPr>
  </w:style>
  <w:style w:type="character" w:customStyle="1" w:styleId="IntenseReference1">
    <w:name w:val="Intense Reference1"/>
    <w:basedOn w:val="DefaultParagraphFont"/>
    <w:uiPriority w:val="32"/>
    <w:qFormat/>
    <w:rsid w:val="005E64DF"/>
    <w:rPr>
      <w:b/>
      <w:bCs/>
      <w:smallCaps/>
      <w:color w:val="000000"/>
      <w:u w:val="single"/>
    </w:rPr>
  </w:style>
  <w:style w:type="character" w:styleId="BookTitle">
    <w:name w:val="Book Title"/>
    <w:basedOn w:val="DefaultParagraphFont"/>
    <w:uiPriority w:val="33"/>
    <w:qFormat/>
    <w:rsid w:val="005E64DF"/>
    <w:rPr>
      <w:b/>
      <w:bCs/>
      <w:smallCaps/>
      <w:spacing w:val="10"/>
    </w:rPr>
  </w:style>
  <w:style w:type="numbering" w:customStyle="1" w:styleId="NoList11">
    <w:name w:val="No List11"/>
    <w:next w:val="NoList"/>
    <w:uiPriority w:val="99"/>
    <w:semiHidden/>
    <w:unhideWhenUsed/>
    <w:rsid w:val="005E64DF"/>
  </w:style>
  <w:style w:type="character" w:styleId="PlaceholderText">
    <w:name w:val="Placeholder Text"/>
    <w:basedOn w:val="DefaultParagraphFont"/>
    <w:uiPriority w:val="99"/>
    <w:semiHidden/>
    <w:rsid w:val="005E64DF"/>
    <w:rPr>
      <w:color w:val="808080"/>
    </w:rPr>
  </w:style>
  <w:style w:type="paragraph" w:styleId="Revision">
    <w:name w:val="Revision"/>
    <w:hidden/>
    <w:uiPriority w:val="99"/>
    <w:semiHidden/>
    <w:rsid w:val="005E64DF"/>
    <w:pPr>
      <w:spacing w:after="0" w:line="240" w:lineRule="auto"/>
    </w:pPr>
    <w:rPr>
      <w:rFonts w:eastAsia="Calibri"/>
    </w:rPr>
  </w:style>
  <w:style w:type="character" w:customStyle="1" w:styleId="NoSpacingChar">
    <w:name w:val="No Spacing Char"/>
    <w:basedOn w:val="DefaultParagraphFont"/>
    <w:link w:val="NoSpacing"/>
    <w:uiPriority w:val="1"/>
    <w:rsid w:val="005E64DF"/>
    <w:rPr>
      <w:rFonts w:eastAsia="SimSun"/>
      <w:lang w:eastAsia="zh-CN"/>
    </w:rPr>
  </w:style>
  <w:style w:type="numbering" w:customStyle="1" w:styleId="NoList2">
    <w:name w:val="No List2"/>
    <w:next w:val="NoList"/>
    <w:uiPriority w:val="99"/>
    <w:semiHidden/>
    <w:unhideWhenUsed/>
    <w:rsid w:val="005E64DF"/>
  </w:style>
  <w:style w:type="table" w:customStyle="1" w:styleId="TableGrid3">
    <w:name w:val="Table Grid3"/>
    <w:basedOn w:val="TableNormal"/>
    <w:next w:val="TableGrid"/>
    <w:uiPriority w:val="39"/>
    <w:rsid w:val="005E64DF"/>
    <w:pPr>
      <w:spacing w:after="0" w:line="240" w:lineRule="auto"/>
    </w:pPr>
    <w:rPr>
      <w:rFonts w:eastAsia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E64DF"/>
    <w:rPr>
      <w:rFonts w:ascii="Times New Roman" w:eastAsia="Calibri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5E64D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TOC4">
    <w:name w:val="toc 4"/>
    <w:basedOn w:val="Normal"/>
    <w:next w:val="Normal"/>
    <w:autoRedefine/>
    <w:uiPriority w:val="39"/>
    <w:unhideWhenUsed/>
    <w:rsid w:val="005E64DF"/>
    <w:pPr>
      <w:spacing w:after="100"/>
      <w:ind w:left="660"/>
    </w:pPr>
    <w:rPr>
      <w:rFonts w:eastAsia="SimSun"/>
      <w:lang w:eastAsia="en-AU"/>
    </w:rPr>
  </w:style>
  <w:style w:type="paragraph" w:styleId="TOC5">
    <w:name w:val="toc 5"/>
    <w:basedOn w:val="Normal"/>
    <w:next w:val="Normal"/>
    <w:autoRedefine/>
    <w:uiPriority w:val="39"/>
    <w:unhideWhenUsed/>
    <w:rsid w:val="005E64DF"/>
    <w:pPr>
      <w:spacing w:after="100"/>
      <w:ind w:left="880"/>
    </w:pPr>
    <w:rPr>
      <w:rFonts w:eastAsia="SimSun"/>
      <w:lang w:eastAsia="en-AU"/>
    </w:rPr>
  </w:style>
  <w:style w:type="paragraph" w:styleId="TOC6">
    <w:name w:val="toc 6"/>
    <w:basedOn w:val="Normal"/>
    <w:next w:val="Normal"/>
    <w:autoRedefine/>
    <w:uiPriority w:val="39"/>
    <w:unhideWhenUsed/>
    <w:rsid w:val="005E64DF"/>
    <w:pPr>
      <w:spacing w:after="100"/>
      <w:ind w:left="1100"/>
    </w:pPr>
    <w:rPr>
      <w:rFonts w:eastAsia="SimSun"/>
      <w:lang w:eastAsia="en-AU"/>
    </w:rPr>
  </w:style>
  <w:style w:type="paragraph" w:styleId="TOC7">
    <w:name w:val="toc 7"/>
    <w:basedOn w:val="Normal"/>
    <w:next w:val="Normal"/>
    <w:autoRedefine/>
    <w:uiPriority w:val="39"/>
    <w:unhideWhenUsed/>
    <w:rsid w:val="005E64DF"/>
    <w:pPr>
      <w:spacing w:after="100"/>
      <w:ind w:left="1320"/>
    </w:pPr>
    <w:rPr>
      <w:rFonts w:eastAsia="SimSun"/>
      <w:lang w:eastAsia="en-AU"/>
    </w:rPr>
  </w:style>
  <w:style w:type="paragraph" w:styleId="TOC8">
    <w:name w:val="toc 8"/>
    <w:basedOn w:val="Normal"/>
    <w:next w:val="Normal"/>
    <w:autoRedefine/>
    <w:uiPriority w:val="39"/>
    <w:unhideWhenUsed/>
    <w:rsid w:val="005E64DF"/>
    <w:pPr>
      <w:spacing w:after="100"/>
      <w:ind w:left="1540"/>
    </w:pPr>
    <w:rPr>
      <w:rFonts w:eastAsia="SimSun"/>
      <w:lang w:eastAsia="en-AU"/>
    </w:rPr>
  </w:style>
  <w:style w:type="paragraph" w:styleId="TOC9">
    <w:name w:val="toc 9"/>
    <w:basedOn w:val="Normal"/>
    <w:next w:val="Normal"/>
    <w:autoRedefine/>
    <w:uiPriority w:val="39"/>
    <w:unhideWhenUsed/>
    <w:rsid w:val="005E64DF"/>
    <w:pPr>
      <w:spacing w:after="100"/>
      <w:ind w:left="1760"/>
    </w:pPr>
    <w:rPr>
      <w:rFonts w:eastAsia="SimSun"/>
      <w:lang w:eastAsia="en-AU"/>
    </w:rPr>
  </w:style>
  <w:style w:type="paragraph" w:styleId="BodyText">
    <w:name w:val="Body Text"/>
    <w:basedOn w:val="Normal"/>
    <w:link w:val="BodyTextChar"/>
    <w:uiPriority w:val="1"/>
    <w:qFormat/>
    <w:rsid w:val="005E64D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5E64DF"/>
    <w:rPr>
      <w:rFonts w:ascii="Times New Roman" w:eastAsia="Times New Roman" w:hAnsi="Times New Roman" w:cs="Times New Roman"/>
      <w:lang w:val="en-US"/>
    </w:rPr>
  </w:style>
  <w:style w:type="paragraph" w:customStyle="1" w:styleId="p1">
    <w:name w:val="p1"/>
    <w:basedOn w:val="Normal"/>
    <w:rsid w:val="005E64DF"/>
    <w:pPr>
      <w:spacing w:after="0" w:line="240" w:lineRule="auto"/>
    </w:pPr>
    <w:rPr>
      <w:rFonts w:ascii="Times" w:hAnsi="Times" w:cs="Times New Roman"/>
      <w:sz w:val="13"/>
      <w:szCs w:val="13"/>
      <w:lang w:val="en-GB" w:eastAsia="en-GB"/>
    </w:rPr>
  </w:style>
  <w:style w:type="character" w:customStyle="1" w:styleId="s1">
    <w:name w:val="s1"/>
    <w:basedOn w:val="DefaultParagraphFont"/>
    <w:rsid w:val="005E64DF"/>
    <w:rPr>
      <w:rFonts w:ascii="Helvetica" w:hAnsi="Helvetica" w:hint="default"/>
      <w:sz w:val="14"/>
      <w:szCs w:val="14"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5E64DF"/>
    <w:rPr>
      <w:color w:val="919191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E64DF"/>
    <w:pPr>
      <w:spacing w:after="0" w:line="240" w:lineRule="auto"/>
    </w:pPr>
    <w:rPr>
      <w:rFonts w:eastAsia="SimSun"/>
      <w:sz w:val="20"/>
      <w:szCs w:val="20"/>
      <w:lang w:eastAsia="zh-CN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E64DF"/>
    <w:rPr>
      <w:rFonts w:eastAsia="SimSun"/>
      <w:sz w:val="20"/>
      <w:szCs w:val="20"/>
      <w:lang w:eastAsia="zh-CN"/>
    </w:rPr>
  </w:style>
  <w:style w:type="character" w:styleId="EndnoteReference">
    <w:name w:val="endnote reference"/>
    <w:basedOn w:val="DefaultParagraphFont"/>
    <w:uiPriority w:val="99"/>
    <w:semiHidden/>
    <w:unhideWhenUsed/>
    <w:rsid w:val="005E64DF"/>
    <w:rPr>
      <w:vertAlign w:val="superscript"/>
    </w:rPr>
  </w:style>
  <w:style w:type="paragraph" w:styleId="Title">
    <w:name w:val="Title"/>
    <w:basedOn w:val="Normal"/>
    <w:next w:val="Normal"/>
    <w:link w:val="TitleChar"/>
    <w:uiPriority w:val="10"/>
    <w:qFormat/>
    <w:rsid w:val="005E64DF"/>
    <w:pPr>
      <w:spacing w:after="0" w:line="240" w:lineRule="auto"/>
      <w:contextualSpacing/>
    </w:pPr>
    <w:rPr>
      <w:rFonts w:ascii="Cambria" w:eastAsia="SimSun" w:hAnsi="Cambria" w:cs="Times New Roman"/>
      <w:caps/>
      <w:color w:val="000000"/>
      <w:spacing w:val="-15"/>
      <w:sz w:val="72"/>
      <w:szCs w:val="72"/>
    </w:rPr>
  </w:style>
  <w:style w:type="character" w:customStyle="1" w:styleId="TitleChar1">
    <w:name w:val="Title Char1"/>
    <w:basedOn w:val="DefaultParagraphFont"/>
    <w:uiPriority w:val="10"/>
    <w:rsid w:val="005E64D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1">
    <w:name w:val="Heading 2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1">
    <w:name w:val="Heading 3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5E6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1">
    <w:name w:val="Heading 4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1">
    <w:name w:val="Heading 5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1">
    <w:name w:val="Heading 6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1">
    <w:name w:val="Heading 7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1">
    <w:name w:val="Heading 8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1">
    <w:name w:val="Heading 9 Char1"/>
    <w:basedOn w:val="DefaultParagraphFont"/>
    <w:uiPriority w:val="9"/>
    <w:semiHidden/>
    <w:rsid w:val="005E64D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Subtitle">
    <w:name w:val="Subtitle"/>
    <w:basedOn w:val="Normal"/>
    <w:next w:val="Normal"/>
    <w:link w:val="SubtitleChar"/>
    <w:uiPriority w:val="11"/>
    <w:qFormat/>
    <w:rsid w:val="005E64DF"/>
    <w:pPr>
      <w:numPr>
        <w:ilvl w:val="1"/>
      </w:numPr>
    </w:pPr>
    <w:rPr>
      <w:rFonts w:ascii="Cambria" w:eastAsia="SimSun" w:hAnsi="Cambria" w:cs="Times New Roman"/>
      <w:color w:val="DDDDDD"/>
      <w:sz w:val="28"/>
      <w:szCs w:val="28"/>
    </w:rPr>
  </w:style>
  <w:style w:type="character" w:customStyle="1" w:styleId="SubtitleChar1">
    <w:name w:val="Subtitle Char1"/>
    <w:basedOn w:val="DefaultParagraphFont"/>
    <w:uiPriority w:val="11"/>
    <w:rsid w:val="005E64DF"/>
    <w:rPr>
      <w:rFonts w:eastAsiaTheme="minorEastAsia"/>
      <w:color w:val="5A5A5A" w:themeColor="text1" w:themeTint="A5"/>
      <w:spacing w:val="15"/>
    </w:rPr>
  </w:style>
  <w:style w:type="paragraph" w:styleId="Quote">
    <w:name w:val="Quote"/>
    <w:basedOn w:val="Normal"/>
    <w:next w:val="Normal"/>
    <w:link w:val="QuoteChar"/>
    <w:uiPriority w:val="29"/>
    <w:qFormat/>
    <w:rsid w:val="005E64DF"/>
    <w:pPr>
      <w:spacing w:before="200"/>
      <w:ind w:left="864" w:right="864"/>
      <w:jc w:val="center"/>
    </w:pPr>
    <w:rPr>
      <w:color w:val="000000"/>
      <w:sz w:val="24"/>
      <w:szCs w:val="24"/>
    </w:rPr>
  </w:style>
  <w:style w:type="character" w:customStyle="1" w:styleId="QuoteChar1">
    <w:name w:val="Quote Char1"/>
    <w:basedOn w:val="DefaultParagraphFont"/>
    <w:uiPriority w:val="29"/>
    <w:rsid w:val="005E64D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E64DF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rFonts w:ascii="Cambria" w:eastAsia="SimSun" w:hAnsi="Cambria" w:cs="Times New Roman"/>
      <w:color w:val="000000"/>
      <w:spacing w:val="-6"/>
      <w:sz w:val="32"/>
      <w:szCs w:val="32"/>
    </w:rPr>
  </w:style>
  <w:style w:type="character" w:customStyle="1" w:styleId="IntenseQuoteChar1">
    <w:name w:val="Intense Quote Char1"/>
    <w:basedOn w:val="DefaultParagraphFont"/>
    <w:uiPriority w:val="30"/>
    <w:rsid w:val="005E64DF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5E64DF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5E64DF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5E64DF"/>
    <w:rPr>
      <w:b/>
      <w:bCs/>
      <w:smallCaps/>
      <w:color w:val="4472C4" w:themeColor="accent1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5E64D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A13909-B481-4233-89C8-11B64667A3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10</Pages>
  <Words>3902</Words>
  <Characters>22248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Schram</dc:creator>
  <cp:keywords/>
  <dc:description/>
  <cp:lastModifiedBy>Poonam Mutha</cp:lastModifiedBy>
  <cp:revision>9</cp:revision>
  <dcterms:created xsi:type="dcterms:W3CDTF">2021-10-28T02:48:00Z</dcterms:created>
  <dcterms:modified xsi:type="dcterms:W3CDTF">2021-11-08T16:32:00Z</dcterms:modified>
</cp:coreProperties>
</file>